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bookmarkStart w:id="0" w:name="_Hlk85751940"/>
    <w:p w14:paraId="045DE651" w14:textId="77777777" w:rsidR="004E798C" w:rsidRDefault="00E527DD" w:rsidP="0049712C">
      <w:pPr>
        <w:pStyle w:val="FrontPageStyle1"/>
        <w:jc w:val="left"/>
      </w:pPr>
      <w:r>
        <w:rPr>
          <w:noProof/>
          <w:lang w:val="en-US" w:eastAsia="en-US"/>
        </w:rPr>
        <mc:AlternateContent>
          <mc:Choice Requires="wps">
            <w:drawing>
              <wp:anchor distT="935990" distB="0" distL="114300" distR="114300" simplePos="0" relativeHeight="251659264" behindDoc="0" locked="0" layoutInCell="1" allowOverlap="1" wp14:anchorId="454A942B" wp14:editId="5923063E">
                <wp:simplePos x="0" y="0"/>
                <wp:positionH relativeFrom="column">
                  <wp:align>center</wp:align>
                </wp:positionH>
                <wp:positionV relativeFrom="paragraph">
                  <wp:posOffset>385445</wp:posOffset>
                </wp:positionV>
                <wp:extent cx="4686935" cy="1943735"/>
                <wp:effectExtent l="0" t="0" r="0" b="0"/>
                <wp:wrapSquare wrapText="bothSides"/>
                <wp:docPr id="3" name="Text Box 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686935" cy="1943735"/>
                        </a:xfrm>
                        <a:prstGeom prst="rect">
                          <a:avLst/>
                        </a:prstGeom>
                      </wps:spPr>
                      <wps:txbx>
                        <w:txbxContent>
                          <w:p w14:paraId="5D094F8C" w14:textId="77C2398F" w:rsidR="00696F8B" w:rsidRDefault="00E527DD" w:rsidP="005C61D4">
                            <w:pPr>
                              <w:pStyle w:val="Title"/>
                              <w:rPr>
                                <w:lang w:val="en-US"/>
                              </w:rPr>
                            </w:pPr>
                            <w:r>
                              <w:rPr>
                                <w:lang w:val="en-US"/>
                              </w:rPr>
                              <w:t>Home Lock Authentication</w:t>
                            </w:r>
                          </w:p>
                          <w:p w14:paraId="0708AC04" w14:textId="77777777" w:rsidR="0049712C" w:rsidRDefault="00E527DD" w:rsidP="00696F8B">
                            <w:pPr>
                              <w:pStyle w:val="Title"/>
                              <w:rPr>
                                <w:lang w:val="en-US"/>
                              </w:rPr>
                            </w:pPr>
                            <w:r>
                              <w:rPr>
                                <w:lang w:val="en-US"/>
                              </w:rPr>
                              <w:t xml:space="preserve">with </w:t>
                            </w:r>
                          </w:p>
                          <w:p w14:paraId="44CEC612" w14:textId="61F820A1" w:rsidR="00E527DD" w:rsidRPr="00696F8B" w:rsidRDefault="00E527DD" w:rsidP="0049712C">
                            <w:pPr>
                              <w:pStyle w:val="Title"/>
                              <w:rPr>
                                <w:lang w:val="en-US"/>
                              </w:rPr>
                            </w:pPr>
                            <w:r>
                              <w:rPr>
                                <w:lang w:val="en-US"/>
                              </w:rPr>
                              <w:t>Face Recognition</w:t>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454A942B" id="_x0000_t202" coordsize="21600,21600" o:spt="202" path="m,l,21600r21600,l21600,xe">
                <v:stroke joinstyle="miter"/>
                <v:path gradientshapeok="t" o:connecttype="rect"/>
              </v:shapetype>
              <v:shape id="Text Box 4" o:spid="_x0000_s1026" type="#_x0000_t202" style="position:absolute;margin-left:0;margin-top:30.35pt;width:369.05pt;height:153.05pt;z-index:251659264;visibility:visible;mso-wrap-style:square;mso-width-percent:0;mso-height-percent:0;mso-wrap-distance-left:9pt;mso-wrap-distance-top:73.7pt;mso-wrap-distance-right:9pt;mso-wrap-distance-bottom:0;mso-position-horizontal:center;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" filled="f" stroked="f">
                <v:textbox>
                  <w:txbxContent>
                    <w:p w14:paraId="5D094F8C" w14:textId="77C2398F" w:rsidR="00696F8B" w:rsidRDefault="00E527DD" w:rsidP="005C61D4">
                      <w:pPr>
                        <w:pStyle w:val="Title"/>
                        <w:rPr>
                          <w:lang w:val="en-US"/>
                        </w:rPr>
                      </w:pPr>
                      <w:r>
                        <w:rPr>
                          <w:lang w:val="en-US"/>
                        </w:rPr>
                        <w:t>Home Lock Authentication</w:t>
                      </w:r>
                    </w:p>
                    <w:p w14:paraId="0708AC04" w14:textId="77777777" w:rsidR="0049712C" w:rsidRDefault="00E527DD" w:rsidP="00696F8B">
                      <w:pPr>
                        <w:pStyle w:val="Title"/>
                        <w:rPr>
                          <w:lang w:val="en-US"/>
                        </w:rPr>
                      </w:pPr>
                      <w:r>
                        <w:rPr>
                          <w:lang w:val="en-US"/>
                        </w:rPr>
                        <w:t xml:space="preserve">with </w:t>
                      </w:r>
                    </w:p>
                    <w:p w14:paraId="44CEC612" w14:textId="61F820A1" w:rsidR="00E527DD" w:rsidRPr="00696F8B" w:rsidRDefault="00E527DD" w:rsidP="0049712C">
                      <w:pPr>
                        <w:pStyle w:val="Title"/>
                        <w:rPr>
                          <w:lang w:val="en-US"/>
                        </w:rPr>
                      </w:pPr>
                      <w:r>
                        <w:rPr>
                          <w:lang w:val="en-US"/>
                        </w:rPr>
                        <w:t>Face Recognition</w:t>
                      </w:r>
                    </w:p>
                  </w:txbxContent>
                </v:textbox>
                <w10:wrap type="square"/>
              </v:shape>
            </w:pict>
          </mc:Fallback>
        </mc:AlternateContent>
      </w:r>
    </w:p>
    <w:p w14:paraId="0E6D841D" w14:textId="77777777" w:rsidR="004E798C" w:rsidRDefault="004E798C" w:rsidP="004E798C">
      <w:pPr>
        <w:pStyle w:val="Authorsname"/>
        <w:rPr>
          <w:lang w:val="en-GB"/>
        </w:rPr>
      </w:pPr>
      <w:r>
        <w:rPr>
          <w:lang w:val="en-GB"/>
        </w:rPr>
        <w:t>Lokesh Bejjagam</w:t>
      </w:r>
    </w:p>
    <w:p w14:paraId="5F18230F" w14:textId="3C05DE73" w:rsidR="004E798C" w:rsidRDefault="00E527DD" w:rsidP="004E798C">
      <w:pPr>
        <w:pStyle w:val="Authorsname"/>
        <w:rPr>
          <w:lang w:val="en-GB"/>
        </w:rPr>
      </w:pPr>
      <w:r>
        <w:rPr>
          <w:lang w:val="en-GB"/>
        </w:rPr>
        <w:t>Reshmi Chakradhara</w:t>
      </w:r>
    </w:p>
    <w:p w14:paraId="31572EBE" w14:textId="77777777" w:rsidR="00E527DD" w:rsidRDefault="00E527DD" w:rsidP="00E527DD">
      <w:pPr>
        <w:pStyle w:val="Authorsname"/>
        <w:rPr>
          <w:lang w:val="en-GB"/>
        </w:rPr>
      </w:pPr>
    </w:p>
    <w:p w14:paraId="78A905F0" w14:textId="77777777" w:rsidR="00E527DD" w:rsidRDefault="00E527DD" w:rsidP="00E527DD">
      <w:pPr>
        <w:pStyle w:val="FrontPageStyle1"/>
      </w:pPr>
    </w:p>
    <w:p w14:paraId="0755BD01" w14:textId="77777777" w:rsidR="00E527DD" w:rsidRDefault="00E527DD" w:rsidP="00E527DD">
      <w:pPr>
        <w:pStyle w:val="FrontPageStyle1"/>
      </w:pPr>
    </w:p>
    <w:p w14:paraId="7F4089BB" w14:textId="77777777" w:rsidR="00E527DD" w:rsidRDefault="00E527DD" w:rsidP="00E527DD">
      <w:pPr>
        <w:pStyle w:val="FrontPageStyle1"/>
      </w:pPr>
    </w:p>
    <w:p w14:paraId="69F0B7E1" w14:textId="77777777" w:rsidR="00E527DD" w:rsidRDefault="00E527DD" w:rsidP="00E527DD">
      <w:pPr>
        <w:pStyle w:val="FrontPageStyle1"/>
      </w:pPr>
    </w:p>
    <w:p w14:paraId="52CB10C6" w14:textId="77777777" w:rsidR="00E527DD" w:rsidRDefault="00E527DD" w:rsidP="00E527DD">
      <w:pPr>
        <w:pStyle w:val="FrontPageStyle1"/>
      </w:pPr>
      <w:r>
        <w:t>Department of Computer Science Engineering</w:t>
      </w:r>
    </w:p>
    <w:p w14:paraId="534F5432" w14:textId="77777777" w:rsidR="00E527DD" w:rsidRDefault="00E527DD" w:rsidP="00E527DD">
      <w:pPr>
        <w:pStyle w:val="FrontPageStyle1"/>
      </w:pPr>
      <w:r>
        <w:t>Blekinge Institute of Technology</w:t>
      </w:r>
    </w:p>
    <w:p w14:paraId="255DDAF5" w14:textId="77777777" w:rsidR="00E527DD" w:rsidRDefault="00E527DD" w:rsidP="00E527DD">
      <w:pPr>
        <w:pStyle w:val="FrontPageStyle1"/>
      </w:pPr>
      <w:r>
        <w:t>Karlskrona</w:t>
      </w:r>
    </w:p>
    <w:p w14:paraId="1CA5A5D9" w14:textId="73DFFBBD" w:rsidR="00E527DD" w:rsidRDefault="007F0178" w:rsidP="007F0178">
      <w:pPr>
        <w:pStyle w:val="FrontPageStyle1"/>
        <w:tabs>
          <w:tab w:val="center" w:pos="3770"/>
          <w:tab w:val="left" w:pos="6781"/>
        </w:tabs>
        <w:jc w:val="left"/>
      </w:pPr>
      <w:r>
        <w:tab/>
      </w:r>
      <w:r w:rsidR="00E527DD">
        <w:t>Sweden</w:t>
      </w:r>
    </w:p>
    <w:p w14:paraId="19D83C31" w14:textId="72A90CB1" w:rsidR="00E527DD" w:rsidRPr="000270BF" w:rsidRDefault="00E527DD" w:rsidP="00E527DD">
      <w:pPr>
        <w:pStyle w:val="FrontPageStyle1"/>
      </w:pPr>
      <w:r w:rsidRPr="000270BF">
        <w:t>20</w:t>
      </w:r>
      <w:r>
        <w:t>21</w:t>
      </w:r>
    </w:p>
    <w:p w14:paraId="1789ECC9" w14:textId="77777777" w:rsidR="00E527DD" w:rsidRDefault="00E527DD" w:rsidP="00E527DD">
      <w:pPr>
        <w:pStyle w:val="FrontPageStyle1"/>
      </w:pPr>
    </w:p>
    <w:p w14:paraId="214D8B5A" w14:textId="10C486E7" w:rsidR="00E527DD" w:rsidRDefault="00E527DD" w:rsidP="00E527DD">
      <w:pPr>
        <w:pStyle w:val="FrontPageStyle1"/>
      </w:pPr>
    </w:p>
    <w:p w14:paraId="36E7B53E" w14:textId="6EDC3E08" w:rsidR="00E527DD" w:rsidRDefault="00E527DD" w:rsidP="00E527DD">
      <w:pPr>
        <w:pStyle w:val="FrontPageStyle1"/>
      </w:pPr>
    </w:p>
    <w:p w14:paraId="3A757939" w14:textId="77777777" w:rsidR="003028EB" w:rsidRDefault="003028EB">
      <w:pPr>
        <w:spacing w:after="160" w:line="259" w:lineRule="auto"/>
        <w:rPr>
          <w:rFonts w:cs="Arial"/>
          <w:b/>
          <w:bCs/>
          <w:kern w:val="32"/>
          <w:sz w:val="40"/>
          <w:szCs w:val="40"/>
          <w:lang w:val="en-GB"/>
        </w:rPr>
      </w:pPr>
      <w:bookmarkStart w:id="1" w:name="_Toc66826844"/>
      <w:bookmarkStart w:id="2" w:name="_Toc380569500"/>
      <w:r>
        <w:br w:type="page"/>
      </w:r>
    </w:p>
    <w:p w14:paraId="702C1390" w14:textId="00EA601A" w:rsidR="00E527DD" w:rsidRPr="00392EC9" w:rsidRDefault="00E527DD" w:rsidP="003502DA">
      <w:pPr>
        <w:pStyle w:val="Headingnonumber"/>
      </w:pPr>
      <w:r w:rsidRPr="00392EC9">
        <w:lastRenderedPageBreak/>
        <w:t>Abstract</w:t>
      </w:r>
      <w:bookmarkEnd w:id="1"/>
      <w:bookmarkEnd w:id="2"/>
    </w:p>
    <w:p w14:paraId="5F5EEA53" w14:textId="11F7EEC2" w:rsidR="00E527DD" w:rsidRPr="002A75A5" w:rsidRDefault="00E527DD" w:rsidP="00E135BE">
      <w:pPr>
        <w:pStyle w:val="Thesistext"/>
      </w:pPr>
      <w:r w:rsidRPr="002A75A5">
        <w:t>In today's generation, smart technology has become an integrated part of the world. The security of an individual's home or personal space is to be considered with utmost priority. With a smart lock system, we can design, develop security system for many purposes. This system is used to avoid data theft and illegal use of PIN or IDs by unauthorized users to gain access. The purpose of this system is to control the door lock access using advanced technology called face detection.</w:t>
      </w:r>
    </w:p>
    <w:p w14:paraId="57504FD0" w14:textId="77777777" w:rsidR="00E527DD" w:rsidRPr="002A75A5" w:rsidRDefault="00E527DD" w:rsidP="00E135BE">
      <w:pPr>
        <w:pStyle w:val="Thesistext"/>
      </w:pPr>
      <w:r w:rsidRPr="002A75A5">
        <w:t>Why should we use face detection technology when we have PIN lock systems is of major concern. This major concern is to be solved which is the prime concern of our project.</w:t>
      </w:r>
    </w:p>
    <w:p w14:paraId="3F12BA5A" w14:textId="77777777" w:rsidR="00E527DD" w:rsidRPr="002A75A5" w:rsidRDefault="00E527DD" w:rsidP="00E135BE">
      <w:pPr>
        <w:pStyle w:val="Thesistext"/>
      </w:pPr>
      <w:r w:rsidRPr="002A75A5">
        <w:t>PIN and pattern thefts by unauthorized users can lead to access breach which is highly risky and illegal. Protection of property is very essential. To provide more security to the digital home lock system, we come up with an advanced idea of a smart lock system with face detection which will provide high security to the users. Detecting face characteristics and using it along with PIN, patterns or biometrics will make it more precise and accurate and hence access cannot be breached. This security system is implemented with web cameras.</w:t>
      </w:r>
    </w:p>
    <w:p w14:paraId="584072E2" w14:textId="7274A6DC" w:rsidR="00E527DD" w:rsidRPr="002A75A5" w:rsidRDefault="00E527DD" w:rsidP="00E135BE">
      <w:pPr>
        <w:pStyle w:val="Thesistext"/>
      </w:pPr>
      <w:r w:rsidRPr="002A75A5">
        <w:t>The project algorithm has been tested on t</w:t>
      </w:r>
      <w:r w:rsidR="00066EED">
        <w:t>he subjects successfully</w:t>
      </w:r>
      <w:r w:rsidRPr="002A75A5">
        <w:t xml:space="preserve">. </w:t>
      </w:r>
      <w:r w:rsidR="00066EED">
        <w:t>Access through the door is given to the owners whose face is detected by the camera and is matched with the database.</w:t>
      </w:r>
    </w:p>
    <w:p w14:paraId="7B2D9F2B" w14:textId="24FFA1E8" w:rsidR="00797ED9" w:rsidRPr="00B93D43" w:rsidRDefault="00177BC9" w:rsidP="00B93D43">
      <w:pPr>
        <w:pStyle w:val="Thesistext"/>
        <w:rPr>
          <w:b/>
          <w:bCs/>
        </w:rPr>
      </w:pPr>
      <w:r w:rsidRPr="00B93D43">
        <w:rPr>
          <w:b/>
          <w:bCs/>
        </w:rPr>
        <w:t>Keywords:</w:t>
      </w:r>
    </w:p>
    <w:p w14:paraId="0A5E053D" w14:textId="77777777" w:rsidR="003028EB" w:rsidRPr="002A75A5" w:rsidRDefault="00E527DD" w:rsidP="00E135BE">
      <w:pPr>
        <w:pStyle w:val="Thesistext"/>
      </w:pPr>
      <w:r w:rsidRPr="002A75A5">
        <w:t xml:space="preserve">Convolutional Neural Network, </w:t>
      </w:r>
      <w:r w:rsidR="007F0178" w:rsidRPr="002A75A5">
        <w:t xml:space="preserve">Facial Recognition, </w:t>
      </w:r>
      <w:r w:rsidRPr="002A75A5">
        <w:t>Facial Feature Extraction,</w:t>
      </w:r>
      <w:r w:rsidR="007F0178" w:rsidRPr="002A75A5">
        <w:t xml:space="preserve"> Home Lock Security, </w:t>
      </w:r>
      <w:r w:rsidRPr="002A75A5">
        <w:t xml:space="preserve">Keyless entry </w:t>
      </w:r>
      <w:bookmarkStart w:id="3" w:name="_Toc380569501"/>
    </w:p>
    <w:p w14:paraId="77873223" w14:textId="464B08EA" w:rsidR="003028EB" w:rsidRDefault="003028EB">
      <w:pPr>
        <w:spacing w:after="160" w:line="259" w:lineRule="auto"/>
      </w:pPr>
      <w:r>
        <w:br w:type="page"/>
      </w:r>
    </w:p>
    <w:p w14:paraId="597D1F5C" w14:textId="2B24F4E0" w:rsidR="005C5071" w:rsidRDefault="005C5071" w:rsidP="005C5071">
      <w:pPr>
        <w:pStyle w:val="Headingnonumber"/>
      </w:pPr>
      <w:r>
        <w:lastRenderedPageBreak/>
        <w:t>Acknowledgement</w:t>
      </w:r>
    </w:p>
    <w:p w14:paraId="00919A9E" w14:textId="77777777" w:rsidR="00997143" w:rsidRPr="00FB0E27" w:rsidRDefault="00997143" w:rsidP="00FB0E27">
      <w:pPr>
        <w:pStyle w:val="Thesistext"/>
      </w:pPr>
      <w:r w:rsidRPr="00FB0E27">
        <w:t>We would like to express our heartfelt gratitude to Dr. Wlodek Kulesza, Professor of our course, for his great flexibility on agreeing to make this project</w:t>
      </w:r>
      <w:r w:rsidRPr="00FB0E27">
        <w:rPr>
          <w:rStyle w:val="Heading1Char"/>
          <w:rFonts w:ascii="Times New Roman" w:hAnsi="Times New Roman" w:cs="Times New Roman"/>
          <w:b w:val="0"/>
          <w:bCs w:val="0"/>
          <w:kern w:val="0"/>
          <w:sz w:val="24"/>
          <w:szCs w:val="24"/>
          <w:lang w:eastAsia="en-US"/>
        </w:rPr>
        <w:t xml:space="preserve">, </w:t>
      </w:r>
      <w:r w:rsidRPr="00FB0E27">
        <w:t>for providing adequate infrastructure and a pleasant environment to complete</w:t>
      </w:r>
      <w:r w:rsidRPr="00FB0E27">
        <w:rPr>
          <w:rStyle w:val="Heading1Char"/>
          <w:rFonts w:ascii="Times New Roman" w:hAnsi="Times New Roman" w:cs="Times New Roman"/>
          <w:b w:val="0"/>
          <w:bCs w:val="0"/>
          <w:kern w:val="0"/>
          <w:sz w:val="24"/>
          <w:szCs w:val="24"/>
          <w:lang w:eastAsia="en-US"/>
        </w:rPr>
        <w:t xml:space="preserve"> </w:t>
      </w:r>
      <w:r w:rsidRPr="00FB0E27">
        <w:t>our course, for providing invaluable guidance at every stage of this project work for which we are deeply grateful.</w:t>
      </w:r>
    </w:p>
    <w:p w14:paraId="6CE55246" w14:textId="77777777" w:rsidR="00997143" w:rsidRPr="00FB0E27" w:rsidRDefault="00997143" w:rsidP="00FB0E27">
      <w:pPr>
        <w:pStyle w:val="Thesistext"/>
      </w:pPr>
      <w:r w:rsidRPr="00FB0E27">
        <w:t>Finally, we would like to express our heartfelt appreciation and gratitude to</w:t>
      </w:r>
      <w:r w:rsidRPr="00FB0E27">
        <w:rPr>
          <w:rStyle w:val="Heading1Char"/>
          <w:rFonts w:ascii="Times New Roman" w:hAnsi="Times New Roman" w:cs="Times New Roman"/>
          <w:b w:val="0"/>
          <w:bCs w:val="0"/>
          <w:kern w:val="0"/>
          <w:sz w:val="24"/>
          <w:szCs w:val="24"/>
          <w:lang w:eastAsia="en-US"/>
        </w:rPr>
        <w:t xml:space="preserve"> </w:t>
      </w:r>
      <w:r w:rsidRPr="00FB0E27">
        <w:t>our dear parents and members of our family for their moral support and heartfelt</w:t>
      </w:r>
      <w:r w:rsidRPr="00FB0E27">
        <w:rPr>
          <w:rStyle w:val="Heading1Char"/>
          <w:rFonts w:ascii="Times New Roman" w:hAnsi="Times New Roman" w:cs="Times New Roman"/>
          <w:b w:val="0"/>
          <w:bCs w:val="0"/>
          <w:kern w:val="0"/>
          <w:sz w:val="24"/>
          <w:szCs w:val="24"/>
          <w:lang w:eastAsia="en-US"/>
        </w:rPr>
        <w:t xml:space="preserve"> </w:t>
      </w:r>
      <w:r w:rsidRPr="00FB0E27">
        <w:t>cooperation in carrying out the main project.</w:t>
      </w:r>
    </w:p>
    <w:p w14:paraId="43D30FAA" w14:textId="49FE3D01" w:rsidR="005C5071" w:rsidRDefault="00997143" w:rsidP="006B27CB">
      <w:pPr>
        <w:jc w:val="right"/>
      </w:pPr>
      <w:r w:rsidRPr="00FB0E27">
        <w:t>Reshmi Chakradhara</w:t>
      </w:r>
      <w:r w:rsidRPr="00FB0E27">
        <w:br/>
        <w:t>Lokesh Bejjagam</w:t>
      </w:r>
    </w:p>
    <w:p w14:paraId="2C190148" w14:textId="66CAD496" w:rsidR="005C5071" w:rsidRPr="005C5071" w:rsidRDefault="005C5071" w:rsidP="005C5071">
      <w:pPr>
        <w:spacing w:after="160" w:line="259" w:lineRule="auto"/>
        <w:rPr>
          <w:rFonts w:cs="Arial"/>
          <w:b/>
          <w:bCs/>
          <w:kern w:val="32"/>
          <w:sz w:val="40"/>
          <w:szCs w:val="40"/>
          <w:lang w:val="en-GB"/>
        </w:rPr>
      </w:pPr>
      <w:r>
        <w:br w:type="page"/>
      </w:r>
    </w:p>
    <w:p w14:paraId="758BD124" w14:textId="7952DA0A" w:rsidR="00E527DD" w:rsidRPr="0049712C" w:rsidRDefault="00E527DD" w:rsidP="003502DA">
      <w:pPr>
        <w:pStyle w:val="Headingnonumber"/>
        <w:rPr>
          <w:sz w:val="24"/>
          <w:szCs w:val="24"/>
        </w:rPr>
      </w:pPr>
      <w:bookmarkStart w:id="4" w:name="_Toc380569502"/>
      <w:bookmarkEnd w:id="3"/>
      <w:r w:rsidRPr="008C7B32">
        <w:lastRenderedPageBreak/>
        <w:t>Contents</w:t>
      </w:r>
      <w:bookmarkEnd w:id="4"/>
    </w:p>
    <w:p w14:paraId="0FE33CB4" w14:textId="77777777" w:rsidR="00E527DD" w:rsidRPr="00A579EB" w:rsidRDefault="00E527DD" w:rsidP="00E527DD">
      <w:pPr>
        <w:pStyle w:val="TOC1"/>
        <w:rPr>
          <w:rFonts w:ascii="Calibri" w:eastAsia="SimSun" w:hAnsi="Calibri"/>
          <w:b w:val="0"/>
          <w:noProof/>
          <w:sz w:val="22"/>
          <w:szCs w:val="22"/>
          <w:lang w:val="en-GB" w:eastAsia="zh-CN"/>
        </w:rPr>
      </w:pPr>
      <w:r>
        <w:rPr>
          <w:b w:val="0"/>
          <w:lang w:val="en-GB"/>
        </w:rPr>
        <w:fldChar w:fldCharType="begin"/>
      </w:r>
      <w:r w:rsidRPr="003141F8">
        <w:rPr>
          <w:b w:val="0"/>
          <w:lang w:val="en-GB"/>
        </w:rPr>
        <w:instrText xml:space="preserve"> TOC \o "1-4" </w:instrText>
      </w:r>
      <w:r>
        <w:rPr>
          <w:b w:val="0"/>
          <w:lang w:val="en-GB"/>
        </w:rPr>
        <w:fldChar w:fldCharType="separate"/>
      </w:r>
      <w:r w:rsidRPr="002F57F6">
        <w:rPr>
          <w:noProof/>
          <w:lang w:val="en-GB"/>
        </w:rPr>
        <w:t>Abstract</w:t>
      </w:r>
      <w:r w:rsidRPr="002F57F6">
        <w:rPr>
          <w:noProof/>
          <w:lang w:val="en-GB"/>
        </w:rPr>
        <w:tab/>
      </w:r>
      <w:r w:rsidRPr="00FA30D1">
        <w:rPr>
          <w:noProof/>
          <w:lang w:val="en-US"/>
        </w:rPr>
        <w:t>2</w:t>
      </w:r>
    </w:p>
    <w:p w14:paraId="1B9C8B27" w14:textId="1019635C" w:rsidR="00E527DD" w:rsidRPr="00A579EB" w:rsidRDefault="00E527DD" w:rsidP="00E527DD">
      <w:pPr>
        <w:pStyle w:val="TOC1"/>
        <w:rPr>
          <w:rFonts w:ascii="Calibri" w:eastAsia="SimSun" w:hAnsi="Calibri"/>
          <w:b w:val="0"/>
          <w:noProof/>
          <w:sz w:val="22"/>
          <w:szCs w:val="22"/>
          <w:lang w:val="en-GB" w:eastAsia="zh-CN"/>
        </w:rPr>
      </w:pPr>
      <w:r w:rsidRPr="002F57F6">
        <w:rPr>
          <w:noProof/>
          <w:lang w:val="en-GB"/>
        </w:rPr>
        <w:t>Acknowledgements</w:t>
      </w:r>
      <w:r w:rsidRPr="002F57F6">
        <w:rPr>
          <w:noProof/>
          <w:lang w:val="en-GB"/>
        </w:rPr>
        <w:tab/>
      </w:r>
      <w:r w:rsidR="000E394F">
        <w:rPr>
          <w:noProof/>
          <w:lang w:val="en-GB"/>
        </w:rPr>
        <w:t>3</w:t>
      </w:r>
    </w:p>
    <w:p w14:paraId="5F930EC3" w14:textId="24584C68" w:rsidR="00E527DD" w:rsidRPr="00A579EB" w:rsidRDefault="00E527DD" w:rsidP="00E527DD">
      <w:pPr>
        <w:pStyle w:val="TOC1"/>
        <w:rPr>
          <w:rFonts w:ascii="Calibri" w:eastAsia="SimSun" w:hAnsi="Calibri"/>
          <w:b w:val="0"/>
          <w:noProof/>
          <w:sz w:val="22"/>
          <w:szCs w:val="22"/>
          <w:lang w:val="en-GB" w:eastAsia="zh-CN"/>
        </w:rPr>
      </w:pPr>
      <w:r w:rsidRPr="002F57F6">
        <w:rPr>
          <w:noProof/>
          <w:lang w:val="en-GB"/>
        </w:rPr>
        <w:t>Contents</w:t>
      </w:r>
      <w:r w:rsidRPr="002F57F6">
        <w:rPr>
          <w:noProof/>
          <w:lang w:val="en-GB"/>
        </w:rPr>
        <w:tab/>
      </w:r>
      <w:r w:rsidR="000E394F">
        <w:rPr>
          <w:noProof/>
          <w:lang w:val="en-GB"/>
        </w:rPr>
        <w:t>4</w:t>
      </w:r>
    </w:p>
    <w:p w14:paraId="27AA4681" w14:textId="15F8F743" w:rsidR="00E527DD" w:rsidRPr="00A579EB" w:rsidRDefault="00E527DD" w:rsidP="00E527DD">
      <w:pPr>
        <w:pStyle w:val="TOC1"/>
        <w:rPr>
          <w:rFonts w:ascii="Calibri" w:eastAsia="SimSun" w:hAnsi="Calibri"/>
          <w:b w:val="0"/>
          <w:noProof/>
          <w:sz w:val="22"/>
          <w:szCs w:val="22"/>
          <w:lang w:val="en-GB" w:eastAsia="zh-CN"/>
        </w:rPr>
      </w:pPr>
      <w:r w:rsidRPr="002F57F6">
        <w:rPr>
          <w:noProof/>
          <w:lang w:val="en-GB"/>
        </w:rPr>
        <w:t>List of figures</w:t>
      </w:r>
      <w:r w:rsidRPr="002F57F6">
        <w:rPr>
          <w:noProof/>
          <w:lang w:val="en-GB"/>
        </w:rPr>
        <w:tab/>
      </w:r>
      <w:r w:rsidR="000E394F">
        <w:rPr>
          <w:noProof/>
          <w:lang w:val="en-GB"/>
        </w:rPr>
        <w:t>5</w:t>
      </w:r>
    </w:p>
    <w:p w14:paraId="4A5F7969" w14:textId="518481BF" w:rsidR="00E527DD" w:rsidRPr="00A579EB" w:rsidRDefault="00E527DD" w:rsidP="00E527DD">
      <w:pPr>
        <w:pStyle w:val="TOC1"/>
        <w:rPr>
          <w:rFonts w:ascii="Calibri" w:eastAsia="SimSun" w:hAnsi="Calibri"/>
          <w:b w:val="0"/>
          <w:noProof/>
          <w:sz w:val="22"/>
          <w:szCs w:val="22"/>
          <w:lang w:val="en-GB" w:eastAsia="zh-CN"/>
        </w:rPr>
      </w:pPr>
      <w:r w:rsidRPr="002F57F6">
        <w:rPr>
          <w:noProof/>
          <w:lang w:val="en-GB"/>
        </w:rPr>
        <w:t>List of acronyms</w:t>
      </w:r>
      <w:r w:rsidRPr="002F57F6">
        <w:rPr>
          <w:noProof/>
          <w:lang w:val="en-GB"/>
        </w:rPr>
        <w:tab/>
      </w:r>
      <w:r w:rsidR="003900D5">
        <w:rPr>
          <w:noProof/>
          <w:lang w:val="en-GB"/>
        </w:rPr>
        <w:t>6</w:t>
      </w:r>
    </w:p>
    <w:p w14:paraId="4BC193F9" w14:textId="5E64A53B" w:rsidR="00E527DD" w:rsidRPr="00A579EB" w:rsidRDefault="00E527DD" w:rsidP="00E527DD">
      <w:pPr>
        <w:pStyle w:val="TOC1"/>
        <w:tabs>
          <w:tab w:val="left" w:pos="476"/>
        </w:tabs>
        <w:rPr>
          <w:rFonts w:ascii="Calibri" w:eastAsia="SimSun" w:hAnsi="Calibri"/>
          <w:b w:val="0"/>
          <w:noProof/>
          <w:sz w:val="22"/>
          <w:szCs w:val="22"/>
          <w:lang w:val="en-GB" w:eastAsia="zh-CN"/>
        </w:rPr>
      </w:pPr>
      <w:r w:rsidRPr="002F57F6">
        <w:rPr>
          <w:noProof/>
          <w:lang w:val="en-GB"/>
        </w:rPr>
        <w:t>1</w:t>
      </w:r>
      <w:r w:rsidRPr="00A579EB">
        <w:rPr>
          <w:rFonts w:ascii="Calibri" w:eastAsia="SimSun" w:hAnsi="Calibri"/>
          <w:b w:val="0"/>
          <w:noProof/>
          <w:sz w:val="22"/>
          <w:szCs w:val="22"/>
          <w:lang w:val="en-GB" w:eastAsia="zh-CN"/>
        </w:rPr>
        <w:tab/>
      </w:r>
      <w:r w:rsidRPr="002F57F6">
        <w:rPr>
          <w:noProof/>
          <w:lang w:val="en-GB"/>
        </w:rPr>
        <w:t>Chapter: Introduction</w:t>
      </w:r>
      <w:r w:rsidRPr="002F57F6">
        <w:rPr>
          <w:noProof/>
          <w:lang w:val="en-GB"/>
        </w:rPr>
        <w:tab/>
      </w:r>
      <w:r w:rsidR="004A5884">
        <w:rPr>
          <w:noProof/>
          <w:lang w:val="en-GB"/>
        </w:rPr>
        <w:t>7</w:t>
      </w:r>
    </w:p>
    <w:p w14:paraId="5C56A7B3" w14:textId="34CA1B8E" w:rsidR="00E527DD" w:rsidRPr="00A579EB" w:rsidRDefault="00E527DD" w:rsidP="00E527DD">
      <w:pPr>
        <w:pStyle w:val="TOC1"/>
        <w:tabs>
          <w:tab w:val="left" w:pos="476"/>
        </w:tabs>
        <w:rPr>
          <w:rFonts w:ascii="Calibri" w:eastAsia="SimSun" w:hAnsi="Calibri"/>
          <w:b w:val="0"/>
          <w:noProof/>
          <w:sz w:val="22"/>
          <w:szCs w:val="22"/>
          <w:lang w:val="en-GB" w:eastAsia="zh-CN"/>
        </w:rPr>
      </w:pPr>
      <w:r w:rsidRPr="002F57F6">
        <w:rPr>
          <w:noProof/>
          <w:lang w:val="en-GB"/>
        </w:rPr>
        <w:t>2</w:t>
      </w:r>
      <w:r w:rsidRPr="00A579EB">
        <w:rPr>
          <w:rFonts w:ascii="Calibri" w:eastAsia="SimSun" w:hAnsi="Calibri"/>
          <w:b w:val="0"/>
          <w:noProof/>
          <w:sz w:val="22"/>
          <w:szCs w:val="22"/>
          <w:lang w:val="en-GB" w:eastAsia="zh-CN"/>
        </w:rPr>
        <w:tab/>
      </w:r>
      <w:r w:rsidRPr="002F57F6">
        <w:rPr>
          <w:noProof/>
          <w:lang w:val="en-GB"/>
        </w:rPr>
        <w:t>Chapter: Survey of related work</w:t>
      </w:r>
      <w:r w:rsidRPr="002F57F6">
        <w:rPr>
          <w:noProof/>
          <w:lang w:val="en-GB"/>
        </w:rPr>
        <w:tab/>
      </w:r>
      <w:r w:rsidR="009F249A">
        <w:rPr>
          <w:noProof/>
          <w:lang w:val="en-GB"/>
        </w:rPr>
        <w:t>8</w:t>
      </w:r>
    </w:p>
    <w:p w14:paraId="036C5B9E" w14:textId="1E212776" w:rsidR="00E527DD" w:rsidRPr="00A579EB" w:rsidRDefault="00E527DD" w:rsidP="00E527DD">
      <w:pPr>
        <w:pStyle w:val="TOC1"/>
        <w:tabs>
          <w:tab w:val="left" w:pos="476"/>
        </w:tabs>
        <w:rPr>
          <w:rFonts w:ascii="Calibri" w:eastAsia="SimSun" w:hAnsi="Calibri"/>
          <w:b w:val="0"/>
          <w:noProof/>
          <w:sz w:val="22"/>
          <w:szCs w:val="22"/>
          <w:lang w:val="en-GB" w:eastAsia="zh-CN"/>
        </w:rPr>
      </w:pPr>
      <w:r w:rsidRPr="002F57F6">
        <w:rPr>
          <w:noProof/>
          <w:lang w:val="en-GB"/>
        </w:rPr>
        <w:t>3</w:t>
      </w:r>
      <w:r w:rsidRPr="00A579EB">
        <w:rPr>
          <w:rFonts w:ascii="Calibri" w:eastAsia="SimSun" w:hAnsi="Calibri"/>
          <w:b w:val="0"/>
          <w:noProof/>
          <w:sz w:val="22"/>
          <w:szCs w:val="22"/>
          <w:lang w:val="en-GB" w:eastAsia="zh-CN"/>
        </w:rPr>
        <w:tab/>
      </w:r>
      <w:r w:rsidRPr="002F57F6">
        <w:rPr>
          <w:noProof/>
          <w:lang w:val="en-GB"/>
        </w:rPr>
        <w:t>Chapter: Problem statement, objectives and main contribution</w:t>
      </w:r>
      <w:r w:rsidRPr="002F57F6">
        <w:rPr>
          <w:noProof/>
          <w:lang w:val="en-GB"/>
        </w:rPr>
        <w:tab/>
      </w:r>
      <w:r w:rsidR="009F249A">
        <w:rPr>
          <w:noProof/>
          <w:lang w:val="en-GB"/>
        </w:rPr>
        <w:t>9</w:t>
      </w:r>
    </w:p>
    <w:p w14:paraId="6F036ADA" w14:textId="535EC3A5" w:rsidR="00E527DD" w:rsidRPr="00A579EB" w:rsidRDefault="00E527DD" w:rsidP="00E527DD">
      <w:pPr>
        <w:pStyle w:val="TOC1"/>
        <w:tabs>
          <w:tab w:val="left" w:pos="476"/>
        </w:tabs>
        <w:rPr>
          <w:rFonts w:ascii="Calibri" w:eastAsia="SimSun" w:hAnsi="Calibri"/>
          <w:b w:val="0"/>
          <w:noProof/>
          <w:sz w:val="22"/>
          <w:szCs w:val="22"/>
          <w:lang w:val="en-GB" w:eastAsia="zh-CN"/>
        </w:rPr>
      </w:pPr>
      <w:r w:rsidRPr="002F57F6">
        <w:rPr>
          <w:rFonts w:eastAsia="MS Mincho"/>
          <w:noProof/>
          <w:lang w:val="en-GB"/>
        </w:rPr>
        <w:t>4</w:t>
      </w:r>
      <w:r w:rsidRPr="00A579EB">
        <w:rPr>
          <w:rFonts w:ascii="Calibri" w:eastAsia="SimSun" w:hAnsi="Calibri"/>
          <w:b w:val="0"/>
          <w:noProof/>
          <w:sz w:val="22"/>
          <w:szCs w:val="22"/>
          <w:lang w:val="en-GB" w:eastAsia="zh-CN"/>
        </w:rPr>
        <w:tab/>
      </w:r>
      <w:r w:rsidRPr="002F57F6">
        <w:rPr>
          <w:noProof/>
          <w:lang w:val="en-GB"/>
        </w:rPr>
        <w:t xml:space="preserve">Chapter: </w:t>
      </w:r>
      <w:r w:rsidRPr="002F57F6">
        <w:rPr>
          <w:rFonts w:eastAsia="MS Mincho"/>
          <w:noProof/>
          <w:lang w:val="en-GB"/>
        </w:rPr>
        <w:t>Solution</w:t>
      </w:r>
      <w:r w:rsidRPr="002F57F6">
        <w:rPr>
          <w:noProof/>
          <w:lang w:val="en-GB"/>
        </w:rPr>
        <w:tab/>
      </w:r>
      <w:r w:rsidR="00B06A75">
        <w:rPr>
          <w:noProof/>
          <w:lang w:val="en-GB"/>
        </w:rPr>
        <w:t>10</w:t>
      </w:r>
    </w:p>
    <w:p w14:paraId="71271EB6" w14:textId="73D06E86" w:rsidR="00E527DD" w:rsidRPr="00A579EB" w:rsidRDefault="00E527DD" w:rsidP="00E527DD">
      <w:pPr>
        <w:pStyle w:val="TOC2"/>
        <w:tabs>
          <w:tab w:val="left" w:pos="964"/>
          <w:tab w:val="right" w:leader="dot" w:pos="7531"/>
        </w:tabs>
        <w:rPr>
          <w:rFonts w:ascii="Calibri" w:eastAsia="SimSun" w:hAnsi="Calibri"/>
          <w:noProof/>
          <w:sz w:val="22"/>
          <w:szCs w:val="22"/>
          <w:lang w:val="en-GB" w:eastAsia="zh-CN"/>
        </w:rPr>
      </w:pPr>
      <w:r w:rsidRPr="002F57F6">
        <w:rPr>
          <w:noProof/>
          <w:lang w:val="en-GB"/>
        </w:rPr>
        <w:t>4.1</w:t>
      </w:r>
      <w:r w:rsidRPr="00A579EB">
        <w:rPr>
          <w:rFonts w:ascii="Calibri" w:eastAsia="SimSun" w:hAnsi="Calibri"/>
          <w:noProof/>
          <w:sz w:val="22"/>
          <w:szCs w:val="22"/>
          <w:lang w:val="en-GB" w:eastAsia="zh-CN"/>
        </w:rPr>
        <w:tab/>
      </w:r>
      <w:r w:rsidRPr="002F57F6">
        <w:rPr>
          <w:noProof/>
          <w:lang w:val="en-GB"/>
        </w:rPr>
        <w:t>Modeling</w:t>
      </w:r>
      <w:r w:rsidRPr="002F57F6">
        <w:rPr>
          <w:noProof/>
          <w:lang w:val="en-GB"/>
        </w:rPr>
        <w:tab/>
      </w:r>
      <w:r w:rsidRPr="00FA30D1">
        <w:rPr>
          <w:noProof/>
          <w:lang w:val="en-GB"/>
        </w:rPr>
        <w:t>1</w:t>
      </w:r>
      <w:r w:rsidR="00B06A75">
        <w:rPr>
          <w:noProof/>
          <w:lang w:val="en-GB"/>
        </w:rPr>
        <w:t>0</w:t>
      </w:r>
    </w:p>
    <w:p w14:paraId="04D20D27" w14:textId="19BD4666" w:rsidR="00E527DD" w:rsidRPr="00A579EB" w:rsidRDefault="00E527DD" w:rsidP="00E527DD">
      <w:pPr>
        <w:pStyle w:val="TOC2"/>
        <w:tabs>
          <w:tab w:val="left" w:pos="964"/>
          <w:tab w:val="right" w:leader="dot" w:pos="7531"/>
        </w:tabs>
        <w:rPr>
          <w:rFonts w:ascii="Calibri" w:eastAsia="SimSun" w:hAnsi="Calibri"/>
          <w:noProof/>
          <w:sz w:val="22"/>
          <w:szCs w:val="22"/>
          <w:lang w:val="en-GB" w:eastAsia="zh-CN"/>
        </w:rPr>
      </w:pPr>
      <w:r w:rsidRPr="002F57F6">
        <w:rPr>
          <w:noProof/>
          <w:lang w:val="en-GB"/>
        </w:rPr>
        <w:t>4.2</w:t>
      </w:r>
      <w:r w:rsidRPr="00A579EB">
        <w:rPr>
          <w:rFonts w:ascii="Calibri" w:eastAsia="SimSun" w:hAnsi="Calibri"/>
          <w:noProof/>
          <w:sz w:val="22"/>
          <w:szCs w:val="22"/>
          <w:lang w:val="en-GB" w:eastAsia="zh-CN"/>
        </w:rPr>
        <w:tab/>
      </w:r>
      <w:r w:rsidRPr="002F57F6">
        <w:rPr>
          <w:noProof/>
          <w:lang w:val="en-GB"/>
        </w:rPr>
        <w:t>Implementation or Application</w:t>
      </w:r>
      <w:r w:rsidRPr="002F57F6">
        <w:rPr>
          <w:noProof/>
          <w:lang w:val="en-GB"/>
        </w:rPr>
        <w:tab/>
      </w:r>
      <w:r>
        <w:rPr>
          <w:noProof/>
          <w:lang w:val="en-GB"/>
        </w:rPr>
        <w:t>1</w:t>
      </w:r>
      <w:r w:rsidR="00B06A75">
        <w:rPr>
          <w:noProof/>
          <w:lang w:val="en-GB"/>
        </w:rPr>
        <w:t>1</w:t>
      </w:r>
    </w:p>
    <w:p w14:paraId="094F4D57" w14:textId="3E32D999" w:rsidR="00E527DD" w:rsidRPr="00A579EB" w:rsidRDefault="00E527DD" w:rsidP="00E527DD">
      <w:pPr>
        <w:pStyle w:val="TOC2"/>
        <w:tabs>
          <w:tab w:val="left" w:pos="964"/>
          <w:tab w:val="right" w:leader="dot" w:pos="7531"/>
        </w:tabs>
        <w:rPr>
          <w:rFonts w:ascii="Calibri" w:eastAsia="SimSun" w:hAnsi="Calibri"/>
          <w:noProof/>
          <w:sz w:val="22"/>
          <w:szCs w:val="22"/>
          <w:lang w:val="en-GB" w:eastAsia="zh-CN"/>
        </w:rPr>
      </w:pPr>
      <w:r w:rsidRPr="002F57F6">
        <w:rPr>
          <w:noProof/>
          <w:lang w:val="en-GB"/>
        </w:rPr>
        <w:t>4.3</w:t>
      </w:r>
      <w:r w:rsidRPr="00A579EB">
        <w:rPr>
          <w:rFonts w:ascii="Calibri" w:eastAsia="SimSun" w:hAnsi="Calibri"/>
          <w:noProof/>
          <w:sz w:val="22"/>
          <w:szCs w:val="22"/>
          <w:lang w:val="en-GB" w:eastAsia="zh-CN"/>
        </w:rPr>
        <w:tab/>
      </w:r>
      <w:r w:rsidRPr="002F57F6">
        <w:rPr>
          <w:noProof/>
          <w:lang w:val="en-GB"/>
        </w:rPr>
        <w:t>Validation</w:t>
      </w:r>
      <w:r w:rsidRPr="002F57F6">
        <w:rPr>
          <w:noProof/>
          <w:lang w:val="en-GB"/>
        </w:rPr>
        <w:tab/>
      </w:r>
      <w:r w:rsidRPr="00FA30D1">
        <w:rPr>
          <w:noProof/>
          <w:lang w:val="en-GB"/>
        </w:rPr>
        <w:t>1</w:t>
      </w:r>
      <w:r w:rsidR="00B06A75">
        <w:rPr>
          <w:noProof/>
          <w:lang w:val="en-GB"/>
        </w:rPr>
        <w:t>5</w:t>
      </w:r>
    </w:p>
    <w:p w14:paraId="4256B09D" w14:textId="4A9FEB27" w:rsidR="00E527DD" w:rsidRPr="00A579EB" w:rsidRDefault="00E527DD" w:rsidP="00E527DD">
      <w:pPr>
        <w:pStyle w:val="TOC1"/>
        <w:tabs>
          <w:tab w:val="left" w:pos="476"/>
        </w:tabs>
        <w:rPr>
          <w:rFonts w:ascii="Calibri" w:eastAsia="SimSun" w:hAnsi="Calibri"/>
          <w:b w:val="0"/>
          <w:noProof/>
          <w:sz w:val="22"/>
          <w:szCs w:val="22"/>
          <w:lang w:val="en-GB" w:eastAsia="zh-CN"/>
        </w:rPr>
      </w:pPr>
      <w:r w:rsidRPr="002F57F6">
        <w:rPr>
          <w:noProof/>
          <w:lang w:val="en-GB"/>
        </w:rPr>
        <w:t>5</w:t>
      </w:r>
      <w:r w:rsidRPr="00A579EB">
        <w:rPr>
          <w:rFonts w:ascii="Calibri" w:eastAsia="SimSun" w:hAnsi="Calibri"/>
          <w:b w:val="0"/>
          <w:noProof/>
          <w:sz w:val="22"/>
          <w:szCs w:val="22"/>
          <w:lang w:val="en-GB" w:eastAsia="zh-CN"/>
        </w:rPr>
        <w:tab/>
      </w:r>
      <w:r w:rsidRPr="002F57F6">
        <w:rPr>
          <w:noProof/>
          <w:lang w:val="en-GB"/>
        </w:rPr>
        <w:t>Chapter: Conclusion and future work</w:t>
      </w:r>
      <w:r w:rsidRPr="002F57F6">
        <w:rPr>
          <w:noProof/>
          <w:lang w:val="en-GB"/>
        </w:rPr>
        <w:tab/>
      </w:r>
      <w:r w:rsidRPr="00FA30D1">
        <w:rPr>
          <w:noProof/>
          <w:lang w:val="en-GB"/>
        </w:rPr>
        <w:t>1</w:t>
      </w:r>
      <w:r w:rsidR="0074063E">
        <w:rPr>
          <w:noProof/>
          <w:lang w:val="en-GB"/>
        </w:rPr>
        <w:t>6</w:t>
      </w:r>
    </w:p>
    <w:p w14:paraId="0C2284BF" w14:textId="60E8FB8F" w:rsidR="00B1589A" w:rsidRPr="00B1589A" w:rsidRDefault="00E527DD" w:rsidP="00B1589A">
      <w:pPr>
        <w:pStyle w:val="TOC1"/>
        <w:rPr>
          <w:noProof/>
          <w:lang w:val="en-US"/>
        </w:rPr>
      </w:pPr>
      <w:r w:rsidRPr="002F57F6">
        <w:rPr>
          <w:noProof/>
          <w:lang w:val="en-GB"/>
        </w:rPr>
        <w:t>Reference</w:t>
      </w:r>
      <w:r w:rsidRPr="002F57F6">
        <w:rPr>
          <w:noProof/>
          <w:lang w:val="en-GB"/>
        </w:rPr>
        <w:tab/>
      </w:r>
      <w:r w:rsidRPr="00FA30D1">
        <w:rPr>
          <w:noProof/>
          <w:lang w:val="en-US"/>
        </w:rPr>
        <w:t>1</w:t>
      </w:r>
      <w:r w:rsidR="0074063E">
        <w:rPr>
          <w:noProof/>
          <w:lang w:val="en-US"/>
        </w:rPr>
        <w:t>7</w:t>
      </w:r>
      <w:r>
        <w:fldChar w:fldCharType="end"/>
      </w:r>
    </w:p>
    <w:p w14:paraId="2D61A7A3" w14:textId="77777777" w:rsidR="00B1589A" w:rsidRDefault="00B1589A">
      <w:pPr>
        <w:spacing w:after="160" w:line="259" w:lineRule="auto"/>
        <w:rPr>
          <w:rFonts w:cs="Arial"/>
          <w:b/>
          <w:bCs/>
          <w:kern w:val="32"/>
          <w:sz w:val="40"/>
          <w:szCs w:val="40"/>
          <w:lang w:val="en-GB"/>
        </w:rPr>
      </w:pPr>
      <w:r>
        <w:br w:type="page"/>
      </w:r>
    </w:p>
    <w:p w14:paraId="6776DE6C" w14:textId="234B3BA0" w:rsidR="00E527DD" w:rsidRPr="000A5AD7" w:rsidRDefault="00E527DD" w:rsidP="003502DA">
      <w:pPr>
        <w:pStyle w:val="Headingnonumber"/>
        <w:rPr>
          <w:color w:val="000000" w:themeColor="text1"/>
        </w:rPr>
      </w:pPr>
      <w:bookmarkStart w:id="5" w:name="_Toc380569503"/>
      <w:r w:rsidRPr="000A5AD7">
        <w:lastRenderedPageBreak/>
        <w:t>List of figures</w:t>
      </w:r>
      <w:bookmarkEnd w:id="5"/>
    </w:p>
    <w:bookmarkStart w:id="6" w:name="_Toc380569506"/>
    <w:bookmarkStart w:id="7" w:name="_Toc87115618"/>
    <w:p w14:paraId="4278CC46" w14:textId="056BDB69" w:rsidR="00F05A7B" w:rsidRDefault="00F05A7B">
      <w:pPr>
        <w:pStyle w:val="TableofFigures"/>
        <w:tabs>
          <w:tab w:val="right" w:leader="dot" w:pos="7531"/>
        </w:tabs>
        <w:rPr>
          <w:rFonts w:asciiTheme="minorHAnsi" w:eastAsiaTheme="minorEastAsia" w:hAnsiTheme="minorHAnsi" w:cstheme="minorBidi"/>
          <w:noProof/>
          <w:sz w:val="22"/>
          <w:szCs w:val="22"/>
          <w:lang w:val="en-US" w:eastAsia="en-US"/>
        </w:rPr>
      </w:pPr>
      <w:r>
        <w:fldChar w:fldCharType="begin"/>
      </w:r>
      <w:r>
        <w:instrText xml:space="preserve"> TOC \h \z \c "Fig" </w:instrText>
      </w:r>
      <w:r>
        <w:fldChar w:fldCharType="separate"/>
      </w:r>
      <w:hyperlink r:id="rId8" w:anchor="_Toc87115784" w:history="1">
        <w:r w:rsidRPr="00307A18">
          <w:rPr>
            <w:rStyle w:val="Hyperlink"/>
            <w:rFonts w:eastAsia="SimSun"/>
            <w:noProof/>
          </w:rPr>
          <w:t>Fig 1 Block diagram of the Home Lock Authentication System</w:t>
        </w:r>
        <w:r>
          <w:rPr>
            <w:noProof/>
            <w:webHidden/>
          </w:rPr>
          <w:tab/>
        </w:r>
        <w:r>
          <w:rPr>
            <w:noProof/>
            <w:webHidden/>
          </w:rPr>
          <w:fldChar w:fldCharType="begin"/>
        </w:r>
        <w:r>
          <w:rPr>
            <w:noProof/>
            <w:webHidden/>
          </w:rPr>
          <w:instrText xml:space="preserve"> PAGEREF _Toc87115784 \h </w:instrText>
        </w:r>
        <w:r>
          <w:rPr>
            <w:noProof/>
            <w:webHidden/>
          </w:rPr>
        </w:r>
        <w:r>
          <w:rPr>
            <w:noProof/>
            <w:webHidden/>
          </w:rPr>
          <w:fldChar w:fldCharType="separate"/>
        </w:r>
        <w:r w:rsidR="00404D7F">
          <w:rPr>
            <w:noProof/>
            <w:webHidden/>
          </w:rPr>
          <w:t>10</w:t>
        </w:r>
        <w:r>
          <w:rPr>
            <w:noProof/>
            <w:webHidden/>
          </w:rPr>
          <w:fldChar w:fldCharType="end"/>
        </w:r>
      </w:hyperlink>
    </w:p>
    <w:p w14:paraId="2F4165C8" w14:textId="341FBAB9" w:rsidR="00F05A7B" w:rsidRDefault="00614D3D">
      <w:pPr>
        <w:pStyle w:val="TableofFigures"/>
        <w:tabs>
          <w:tab w:val="right" w:leader="dot" w:pos="7531"/>
        </w:tabs>
        <w:rPr>
          <w:rFonts w:asciiTheme="minorHAnsi" w:eastAsiaTheme="minorEastAsia" w:hAnsiTheme="minorHAnsi" w:cstheme="minorBidi"/>
          <w:noProof/>
          <w:sz w:val="22"/>
          <w:szCs w:val="22"/>
          <w:lang w:val="en-US" w:eastAsia="en-US"/>
        </w:rPr>
      </w:pPr>
      <w:hyperlink w:anchor="_Toc87115785" w:history="1">
        <w:r w:rsidR="00F05A7B" w:rsidRPr="00307A18">
          <w:rPr>
            <w:rStyle w:val="Hyperlink"/>
            <w:rFonts w:eastAsia="SimSun"/>
            <w:noProof/>
          </w:rPr>
          <w:t>Fig 2 Importing the Libraries</w:t>
        </w:r>
        <w:r w:rsidR="00F05A7B">
          <w:rPr>
            <w:noProof/>
            <w:webHidden/>
          </w:rPr>
          <w:tab/>
        </w:r>
        <w:r w:rsidR="00F05A7B">
          <w:rPr>
            <w:noProof/>
            <w:webHidden/>
          </w:rPr>
          <w:fldChar w:fldCharType="begin"/>
        </w:r>
        <w:r w:rsidR="00F05A7B">
          <w:rPr>
            <w:noProof/>
            <w:webHidden/>
          </w:rPr>
          <w:instrText xml:space="preserve"> PAGEREF _Toc87115785 \h </w:instrText>
        </w:r>
        <w:r w:rsidR="00F05A7B">
          <w:rPr>
            <w:noProof/>
            <w:webHidden/>
          </w:rPr>
        </w:r>
        <w:r w:rsidR="00F05A7B">
          <w:rPr>
            <w:noProof/>
            <w:webHidden/>
          </w:rPr>
          <w:fldChar w:fldCharType="separate"/>
        </w:r>
        <w:r w:rsidR="00404D7F">
          <w:rPr>
            <w:noProof/>
            <w:webHidden/>
          </w:rPr>
          <w:t>11</w:t>
        </w:r>
        <w:r w:rsidR="00F05A7B">
          <w:rPr>
            <w:noProof/>
            <w:webHidden/>
          </w:rPr>
          <w:fldChar w:fldCharType="end"/>
        </w:r>
      </w:hyperlink>
    </w:p>
    <w:p w14:paraId="7AEA8703" w14:textId="1EA805B9" w:rsidR="00F05A7B" w:rsidRDefault="00614D3D">
      <w:pPr>
        <w:pStyle w:val="TableofFigures"/>
        <w:tabs>
          <w:tab w:val="right" w:leader="dot" w:pos="7531"/>
        </w:tabs>
        <w:rPr>
          <w:rFonts w:asciiTheme="minorHAnsi" w:eastAsiaTheme="minorEastAsia" w:hAnsiTheme="minorHAnsi" w:cstheme="minorBidi"/>
          <w:noProof/>
          <w:sz w:val="22"/>
          <w:szCs w:val="22"/>
          <w:lang w:val="en-US" w:eastAsia="en-US"/>
        </w:rPr>
      </w:pPr>
      <w:hyperlink w:anchor="_Toc87115786" w:history="1">
        <w:r w:rsidR="00F05A7B" w:rsidRPr="00307A18">
          <w:rPr>
            <w:rStyle w:val="Hyperlink"/>
            <w:rFonts w:eastAsia="SimSun"/>
            <w:noProof/>
          </w:rPr>
          <w:t>Fig 3 Loading the Images</w:t>
        </w:r>
        <w:r w:rsidR="00F05A7B">
          <w:rPr>
            <w:noProof/>
            <w:webHidden/>
          </w:rPr>
          <w:tab/>
        </w:r>
        <w:r w:rsidR="00F05A7B">
          <w:rPr>
            <w:noProof/>
            <w:webHidden/>
          </w:rPr>
          <w:fldChar w:fldCharType="begin"/>
        </w:r>
        <w:r w:rsidR="00F05A7B">
          <w:rPr>
            <w:noProof/>
            <w:webHidden/>
          </w:rPr>
          <w:instrText xml:space="preserve"> PAGEREF _Toc87115786 \h </w:instrText>
        </w:r>
        <w:r w:rsidR="00F05A7B">
          <w:rPr>
            <w:noProof/>
            <w:webHidden/>
          </w:rPr>
        </w:r>
        <w:r w:rsidR="00F05A7B">
          <w:rPr>
            <w:noProof/>
            <w:webHidden/>
          </w:rPr>
          <w:fldChar w:fldCharType="separate"/>
        </w:r>
        <w:r w:rsidR="00404D7F">
          <w:rPr>
            <w:noProof/>
            <w:webHidden/>
          </w:rPr>
          <w:t>11</w:t>
        </w:r>
        <w:r w:rsidR="00F05A7B">
          <w:rPr>
            <w:noProof/>
            <w:webHidden/>
          </w:rPr>
          <w:fldChar w:fldCharType="end"/>
        </w:r>
      </w:hyperlink>
    </w:p>
    <w:p w14:paraId="124A8ABC" w14:textId="52F0E36F" w:rsidR="00F05A7B" w:rsidRDefault="00614D3D">
      <w:pPr>
        <w:pStyle w:val="TableofFigures"/>
        <w:tabs>
          <w:tab w:val="right" w:leader="dot" w:pos="7531"/>
        </w:tabs>
        <w:rPr>
          <w:rFonts w:asciiTheme="minorHAnsi" w:eastAsiaTheme="minorEastAsia" w:hAnsiTheme="minorHAnsi" w:cstheme="minorBidi"/>
          <w:noProof/>
          <w:sz w:val="22"/>
          <w:szCs w:val="22"/>
          <w:lang w:val="en-US" w:eastAsia="en-US"/>
        </w:rPr>
      </w:pPr>
      <w:hyperlink w:anchor="_Toc87115787" w:history="1">
        <w:r w:rsidR="00F05A7B" w:rsidRPr="00307A18">
          <w:rPr>
            <w:rStyle w:val="Hyperlink"/>
            <w:rFonts w:eastAsia="SimSun"/>
            <w:noProof/>
          </w:rPr>
          <w:t>Fig 4 Finding the location of the faces</w:t>
        </w:r>
        <w:r w:rsidR="00F05A7B">
          <w:rPr>
            <w:noProof/>
            <w:webHidden/>
          </w:rPr>
          <w:tab/>
        </w:r>
        <w:r w:rsidR="00F05A7B">
          <w:rPr>
            <w:noProof/>
            <w:webHidden/>
          </w:rPr>
          <w:fldChar w:fldCharType="begin"/>
        </w:r>
        <w:r w:rsidR="00F05A7B">
          <w:rPr>
            <w:noProof/>
            <w:webHidden/>
          </w:rPr>
          <w:instrText xml:space="preserve"> PAGEREF _Toc87115787 \h </w:instrText>
        </w:r>
        <w:r w:rsidR="00F05A7B">
          <w:rPr>
            <w:noProof/>
            <w:webHidden/>
          </w:rPr>
        </w:r>
        <w:r w:rsidR="00F05A7B">
          <w:rPr>
            <w:noProof/>
            <w:webHidden/>
          </w:rPr>
          <w:fldChar w:fldCharType="separate"/>
        </w:r>
        <w:r w:rsidR="00404D7F">
          <w:rPr>
            <w:noProof/>
            <w:webHidden/>
          </w:rPr>
          <w:t>12</w:t>
        </w:r>
        <w:r w:rsidR="00F05A7B">
          <w:rPr>
            <w:noProof/>
            <w:webHidden/>
          </w:rPr>
          <w:fldChar w:fldCharType="end"/>
        </w:r>
      </w:hyperlink>
    </w:p>
    <w:p w14:paraId="50B8FF86" w14:textId="290CE261" w:rsidR="00F05A7B" w:rsidRDefault="00614D3D">
      <w:pPr>
        <w:pStyle w:val="TableofFigures"/>
        <w:tabs>
          <w:tab w:val="right" w:leader="dot" w:pos="7531"/>
        </w:tabs>
        <w:rPr>
          <w:rFonts w:asciiTheme="minorHAnsi" w:eastAsiaTheme="minorEastAsia" w:hAnsiTheme="minorHAnsi" w:cstheme="minorBidi"/>
          <w:noProof/>
          <w:sz w:val="22"/>
          <w:szCs w:val="22"/>
          <w:lang w:val="en-US" w:eastAsia="en-US"/>
        </w:rPr>
      </w:pPr>
      <w:hyperlink w:anchor="_Toc87115788" w:history="1">
        <w:r w:rsidR="00F05A7B" w:rsidRPr="00307A18">
          <w:rPr>
            <w:rStyle w:val="Hyperlink"/>
            <w:rFonts w:eastAsia="SimSun"/>
            <w:noProof/>
          </w:rPr>
          <w:t>Fig 5 Comparing the faces</w:t>
        </w:r>
        <w:r w:rsidR="00F05A7B">
          <w:rPr>
            <w:noProof/>
            <w:webHidden/>
          </w:rPr>
          <w:tab/>
        </w:r>
        <w:r w:rsidR="00F05A7B">
          <w:rPr>
            <w:noProof/>
            <w:webHidden/>
          </w:rPr>
          <w:fldChar w:fldCharType="begin"/>
        </w:r>
        <w:r w:rsidR="00F05A7B">
          <w:rPr>
            <w:noProof/>
            <w:webHidden/>
          </w:rPr>
          <w:instrText xml:space="preserve"> PAGEREF _Toc87115788 \h </w:instrText>
        </w:r>
        <w:r w:rsidR="00F05A7B">
          <w:rPr>
            <w:noProof/>
            <w:webHidden/>
          </w:rPr>
        </w:r>
        <w:r w:rsidR="00F05A7B">
          <w:rPr>
            <w:noProof/>
            <w:webHidden/>
          </w:rPr>
          <w:fldChar w:fldCharType="separate"/>
        </w:r>
        <w:r w:rsidR="00404D7F">
          <w:rPr>
            <w:noProof/>
            <w:webHidden/>
          </w:rPr>
          <w:t>12</w:t>
        </w:r>
        <w:r w:rsidR="00F05A7B">
          <w:rPr>
            <w:noProof/>
            <w:webHidden/>
          </w:rPr>
          <w:fldChar w:fldCharType="end"/>
        </w:r>
      </w:hyperlink>
    </w:p>
    <w:p w14:paraId="642F9E7B" w14:textId="5EF74D98" w:rsidR="00F05A7B" w:rsidRDefault="00614D3D">
      <w:pPr>
        <w:pStyle w:val="TableofFigures"/>
        <w:tabs>
          <w:tab w:val="right" w:leader="dot" w:pos="7531"/>
        </w:tabs>
        <w:rPr>
          <w:rFonts w:asciiTheme="minorHAnsi" w:eastAsiaTheme="minorEastAsia" w:hAnsiTheme="minorHAnsi" w:cstheme="minorBidi"/>
          <w:noProof/>
          <w:sz w:val="22"/>
          <w:szCs w:val="22"/>
          <w:lang w:val="en-US" w:eastAsia="en-US"/>
        </w:rPr>
      </w:pPr>
      <w:hyperlink w:anchor="_Toc87115789" w:history="1">
        <w:r w:rsidR="00F05A7B" w:rsidRPr="00307A18">
          <w:rPr>
            <w:rStyle w:val="Hyperlink"/>
            <w:rFonts w:eastAsia="SimSun"/>
            <w:noProof/>
          </w:rPr>
          <w:t>Fig 6 Importing Images</w:t>
        </w:r>
        <w:r w:rsidR="00F05A7B">
          <w:rPr>
            <w:noProof/>
            <w:webHidden/>
          </w:rPr>
          <w:tab/>
        </w:r>
        <w:r w:rsidR="00F05A7B">
          <w:rPr>
            <w:noProof/>
            <w:webHidden/>
          </w:rPr>
          <w:fldChar w:fldCharType="begin"/>
        </w:r>
        <w:r w:rsidR="00F05A7B">
          <w:rPr>
            <w:noProof/>
            <w:webHidden/>
          </w:rPr>
          <w:instrText xml:space="preserve"> PAGEREF _Toc87115789 \h </w:instrText>
        </w:r>
        <w:r w:rsidR="00F05A7B">
          <w:rPr>
            <w:noProof/>
            <w:webHidden/>
          </w:rPr>
        </w:r>
        <w:r w:rsidR="00F05A7B">
          <w:rPr>
            <w:noProof/>
            <w:webHidden/>
          </w:rPr>
          <w:fldChar w:fldCharType="separate"/>
        </w:r>
        <w:r w:rsidR="00404D7F">
          <w:rPr>
            <w:noProof/>
            <w:webHidden/>
          </w:rPr>
          <w:t>13</w:t>
        </w:r>
        <w:r w:rsidR="00F05A7B">
          <w:rPr>
            <w:noProof/>
            <w:webHidden/>
          </w:rPr>
          <w:fldChar w:fldCharType="end"/>
        </w:r>
      </w:hyperlink>
    </w:p>
    <w:p w14:paraId="11DFB69E" w14:textId="59C26DE9" w:rsidR="00F05A7B" w:rsidRDefault="00614D3D">
      <w:pPr>
        <w:pStyle w:val="TableofFigures"/>
        <w:tabs>
          <w:tab w:val="right" w:leader="dot" w:pos="7531"/>
        </w:tabs>
        <w:rPr>
          <w:rFonts w:asciiTheme="minorHAnsi" w:eastAsiaTheme="minorEastAsia" w:hAnsiTheme="minorHAnsi" w:cstheme="minorBidi"/>
          <w:noProof/>
          <w:sz w:val="22"/>
          <w:szCs w:val="22"/>
          <w:lang w:val="en-US" w:eastAsia="en-US"/>
        </w:rPr>
      </w:pPr>
      <w:hyperlink w:anchor="_Toc87115790" w:history="1">
        <w:r w:rsidR="00F05A7B" w:rsidRPr="00307A18">
          <w:rPr>
            <w:rStyle w:val="Hyperlink"/>
            <w:rFonts w:eastAsia="SimSun"/>
            <w:noProof/>
          </w:rPr>
          <w:t>Fig 7 Computing the Encoded Image</w:t>
        </w:r>
        <w:r w:rsidR="00F05A7B">
          <w:rPr>
            <w:noProof/>
            <w:webHidden/>
          </w:rPr>
          <w:tab/>
        </w:r>
        <w:r w:rsidR="00F05A7B">
          <w:rPr>
            <w:noProof/>
            <w:webHidden/>
          </w:rPr>
          <w:fldChar w:fldCharType="begin"/>
        </w:r>
        <w:r w:rsidR="00F05A7B">
          <w:rPr>
            <w:noProof/>
            <w:webHidden/>
          </w:rPr>
          <w:instrText xml:space="preserve"> PAGEREF _Toc87115790 \h </w:instrText>
        </w:r>
        <w:r w:rsidR="00F05A7B">
          <w:rPr>
            <w:noProof/>
            <w:webHidden/>
          </w:rPr>
        </w:r>
        <w:r w:rsidR="00F05A7B">
          <w:rPr>
            <w:noProof/>
            <w:webHidden/>
          </w:rPr>
          <w:fldChar w:fldCharType="separate"/>
        </w:r>
        <w:r w:rsidR="00404D7F">
          <w:rPr>
            <w:noProof/>
            <w:webHidden/>
          </w:rPr>
          <w:t>13</w:t>
        </w:r>
        <w:r w:rsidR="00F05A7B">
          <w:rPr>
            <w:noProof/>
            <w:webHidden/>
          </w:rPr>
          <w:fldChar w:fldCharType="end"/>
        </w:r>
      </w:hyperlink>
    </w:p>
    <w:p w14:paraId="4E6D8E62" w14:textId="6BD45725" w:rsidR="00F05A7B" w:rsidRDefault="00614D3D">
      <w:pPr>
        <w:pStyle w:val="TableofFigures"/>
        <w:tabs>
          <w:tab w:val="right" w:leader="dot" w:pos="7531"/>
        </w:tabs>
        <w:rPr>
          <w:rFonts w:asciiTheme="minorHAnsi" w:eastAsiaTheme="minorEastAsia" w:hAnsiTheme="minorHAnsi" w:cstheme="minorBidi"/>
          <w:noProof/>
          <w:sz w:val="22"/>
          <w:szCs w:val="22"/>
          <w:lang w:val="en-US" w:eastAsia="en-US"/>
        </w:rPr>
      </w:pPr>
      <w:hyperlink w:anchor="_Toc87115791" w:history="1">
        <w:r w:rsidR="00F05A7B" w:rsidRPr="00307A18">
          <w:rPr>
            <w:rStyle w:val="Hyperlink"/>
            <w:rFonts w:eastAsia="SimSun"/>
            <w:noProof/>
          </w:rPr>
          <w:t>Fig 8 Detecting an Image through webcam</w:t>
        </w:r>
        <w:r w:rsidR="00F05A7B">
          <w:rPr>
            <w:noProof/>
            <w:webHidden/>
          </w:rPr>
          <w:tab/>
        </w:r>
        <w:r w:rsidR="00F05A7B">
          <w:rPr>
            <w:noProof/>
            <w:webHidden/>
          </w:rPr>
          <w:fldChar w:fldCharType="begin"/>
        </w:r>
        <w:r w:rsidR="00F05A7B">
          <w:rPr>
            <w:noProof/>
            <w:webHidden/>
          </w:rPr>
          <w:instrText xml:space="preserve"> PAGEREF _Toc87115791 \h </w:instrText>
        </w:r>
        <w:r w:rsidR="00F05A7B">
          <w:rPr>
            <w:noProof/>
            <w:webHidden/>
          </w:rPr>
        </w:r>
        <w:r w:rsidR="00F05A7B">
          <w:rPr>
            <w:noProof/>
            <w:webHidden/>
          </w:rPr>
          <w:fldChar w:fldCharType="separate"/>
        </w:r>
        <w:r w:rsidR="00404D7F">
          <w:rPr>
            <w:noProof/>
            <w:webHidden/>
          </w:rPr>
          <w:t>13</w:t>
        </w:r>
        <w:r w:rsidR="00F05A7B">
          <w:rPr>
            <w:noProof/>
            <w:webHidden/>
          </w:rPr>
          <w:fldChar w:fldCharType="end"/>
        </w:r>
      </w:hyperlink>
    </w:p>
    <w:p w14:paraId="5BFC2E46" w14:textId="060A75A0" w:rsidR="00F05A7B" w:rsidRDefault="00614D3D">
      <w:pPr>
        <w:pStyle w:val="TableofFigures"/>
        <w:tabs>
          <w:tab w:val="right" w:leader="dot" w:pos="7531"/>
        </w:tabs>
        <w:rPr>
          <w:rFonts w:asciiTheme="minorHAnsi" w:eastAsiaTheme="minorEastAsia" w:hAnsiTheme="minorHAnsi" w:cstheme="minorBidi"/>
          <w:noProof/>
          <w:sz w:val="22"/>
          <w:szCs w:val="22"/>
          <w:lang w:val="en-US" w:eastAsia="en-US"/>
        </w:rPr>
      </w:pPr>
      <w:hyperlink w:anchor="_Toc87115792" w:history="1">
        <w:r w:rsidR="00F05A7B" w:rsidRPr="00307A18">
          <w:rPr>
            <w:rStyle w:val="Hyperlink"/>
            <w:rFonts w:eastAsia="SimSun"/>
            <w:noProof/>
          </w:rPr>
          <w:t>Fig 9 Encoding the webcam Image</w:t>
        </w:r>
        <w:r w:rsidR="00F05A7B">
          <w:rPr>
            <w:noProof/>
            <w:webHidden/>
          </w:rPr>
          <w:tab/>
        </w:r>
        <w:r w:rsidR="00F05A7B">
          <w:rPr>
            <w:noProof/>
            <w:webHidden/>
          </w:rPr>
          <w:fldChar w:fldCharType="begin"/>
        </w:r>
        <w:r w:rsidR="00F05A7B">
          <w:rPr>
            <w:noProof/>
            <w:webHidden/>
          </w:rPr>
          <w:instrText xml:space="preserve"> PAGEREF _Toc87115792 \h </w:instrText>
        </w:r>
        <w:r w:rsidR="00F05A7B">
          <w:rPr>
            <w:noProof/>
            <w:webHidden/>
          </w:rPr>
        </w:r>
        <w:r w:rsidR="00F05A7B">
          <w:rPr>
            <w:noProof/>
            <w:webHidden/>
          </w:rPr>
          <w:fldChar w:fldCharType="separate"/>
        </w:r>
        <w:r w:rsidR="00404D7F">
          <w:rPr>
            <w:noProof/>
            <w:webHidden/>
          </w:rPr>
          <w:t>14</w:t>
        </w:r>
        <w:r w:rsidR="00F05A7B">
          <w:rPr>
            <w:noProof/>
            <w:webHidden/>
          </w:rPr>
          <w:fldChar w:fldCharType="end"/>
        </w:r>
      </w:hyperlink>
    </w:p>
    <w:p w14:paraId="74882A1D" w14:textId="2CE0A2EB" w:rsidR="00F05A7B" w:rsidRDefault="00614D3D">
      <w:pPr>
        <w:pStyle w:val="TableofFigures"/>
        <w:tabs>
          <w:tab w:val="right" w:leader="dot" w:pos="7531"/>
        </w:tabs>
        <w:rPr>
          <w:rFonts w:asciiTheme="minorHAnsi" w:eastAsiaTheme="minorEastAsia" w:hAnsiTheme="minorHAnsi" w:cstheme="minorBidi"/>
          <w:noProof/>
          <w:sz w:val="22"/>
          <w:szCs w:val="22"/>
          <w:lang w:val="en-US" w:eastAsia="en-US"/>
        </w:rPr>
      </w:pPr>
      <w:hyperlink w:anchor="_Toc87115793" w:history="1">
        <w:r w:rsidR="00F05A7B" w:rsidRPr="00307A18">
          <w:rPr>
            <w:rStyle w:val="Hyperlink"/>
            <w:rFonts w:eastAsia="SimSun"/>
            <w:noProof/>
          </w:rPr>
          <w:t>Fig 10 Finding the Image match</w:t>
        </w:r>
        <w:r w:rsidR="00F05A7B">
          <w:rPr>
            <w:noProof/>
            <w:webHidden/>
          </w:rPr>
          <w:tab/>
        </w:r>
        <w:r w:rsidR="00F05A7B">
          <w:rPr>
            <w:noProof/>
            <w:webHidden/>
          </w:rPr>
          <w:fldChar w:fldCharType="begin"/>
        </w:r>
        <w:r w:rsidR="00F05A7B">
          <w:rPr>
            <w:noProof/>
            <w:webHidden/>
          </w:rPr>
          <w:instrText xml:space="preserve"> PAGEREF _Toc87115793 \h </w:instrText>
        </w:r>
        <w:r w:rsidR="00F05A7B">
          <w:rPr>
            <w:noProof/>
            <w:webHidden/>
          </w:rPr>
        </w:r>
        <w:r w:rsidR="00F05A7B">
          <w:rPr>
            <w:noProof/>
            <w:webHidden/>
          </w:rPr>
          <w:fldChar w:fldCharType="separate"/>
        </w:r>
        <w:r w:rsidR="00404D7F">
          <w:rPr>
            <w:noProof/>
            <w:webHidden/>
          </w:rPr>
          <w:t>14</w:t>
        </w:r>
        <w:r w:rsidR="00F05A7B">
          <w:rPr>
            <w:noProof/>
            <w:webHidden/>
          </w:rPr>
          <w:fldChar w:fldCharType="end"/>
        </w:r>
      </w:hyperlink>
    </w:p>
    <w:p w14:paraId="26C48FF3" w14:textId="0CFF4B57" w:rsidR="00F05A7B" w:rsidRDefault="00614D3D">
      <w:pPr>
        <w:pStyle w:val="TableofFigures"/>
        <w:tabs>
          <w:tab w:val="right" w:leader="dot" w:pos="7531"/>
        </w:tabs>
        <w:rPr>
          <w:rFonts w:asciiTheme="minorHAnsi" w:eastAsiaTheme="minorEastAsia" w:hAnsiTheme="minorHAnsi" w:cstheme="minorBidi"/>
          <w:noProof/>
          <w:sz w:val="22"/>
          <w:szCs w:val="22"/>
          <w:lang w:val="en-US" w:eastAsia="en-US"/>
        </w:rPr>
      </w:pPr>
      <w:hyperlink w:anchor="_Toc87115794" w:history="1">
        <w:r w:rsidR="00F05A7B" w:rsidRPr="00307A18">
          <w:rPr>
            <w:rStyle w:val="Hyperlink"/>
            <w:rFonts w:eastAsia="SimSun"/>
            <w:noProof/>
          </w:rPr>
          <w:t>Fig 11 The Verification of webcam along with the algorithm</w:t>
        </w:r>
        <w:r w:rsidR="00F05A7B">
          <w:rPr>
            <w:noProof/>
            <w:webHidden/>
          </w:rPr>
          <w:tab/>
        </w:r>
        <w:r w:rsidR="00F05A7B">
          <w:rPr>
            <w:noProof/>
            <w:webHidden/>
          </w:rPr>
          <w:fldChar w:fldCharType="begin"/>
        </w:r>
        <w:r w:rsidR="00F05A7B">
          <w:rPr>
            <w:noProof/>
            <w:webHidden/>
          </w:rPr>
          <w:instrText xml:space="preserve"> PAGEREF _Toc87115794 \h </w:instrText>
        </w:r>
        <w:r w:rsidR="00F05A7B">
          <w:rPr>
            <w:noProof/>
            <w:webHidden/>
          </w:rPr>
        </w:r>
        <w:r w:rsidR="00F05A7B">
          <w:rPr>
            <w:noProof/>
            <w:webHidden/>
          </w:rPr>
          <w:fldChar w:fldCharType="separate"/>
        </w:r>
        <w:r w:rsidR="00404D7F">
          <w:rPr>
            <w:noProof/>
            <w:webHidden/>
          </w:rPr>
          <w:t>15</w:t>
        </w:r>
        <w:r w:rsidR="00F05A7B">
          <w:rPr>
            <w:noProof/>
            <w:webHidden/>
          </w:rPr>
          <w:fldChar w:fldCharType="end"/>
        </w:r>
      </w:hyperlink>
    </w:p>
    <w:p w14:paraId="5B74BEA1" w14:textId="5DD32907" w:rsidR="00D615A9" w:rsidRDefault="00F05A7B">
      <w:pPr>
        <w:spacing w:after="160" w:line="259" w:lineRule="auto"/>
        <w:rPr>
          <w:rFonts w:cs="Arial"/>
          <w:b/>
          <w:bCs/>
          <w:kern w:val="32"/>
          <w:sz w:val="40"/>
          <w:szCs w:val="40"/>
          <w:lang w:val="en-GB"/>
        </w:rPr>
      </w:pPr>
      <w:r>
        <w:fldChar w:fldCharType="end"/>
      </w:r>
      <w:r w:rsidR="00D615A9">
        <w:br w:type="page"/>
      </w:r>
    </w:p>
    <w:p w14:paraId="71CD14F6" w14:textId="5EFAED76" w:rsidR="00E527DD" w:rsidRDefault="00E527DD" w:rsidP="003502DA">
      <w:pPr>
        <w:pStyle w:val="Headingnonumber"/>
      </w:pPr>
      <w:r>
        <w:lastRenderedPageBreak/>
        <w:t>List of acronyms</w:t>
      </w:r>
      <w:bookmarkEnd w:id="6"/>
    </w:p>
    <w:tbl>
      <w:tblPr>
        <w:tblW w:w="0" w:type="auto"/>
        <w:tblLook w:val="04A0" w:firstRow="1" w:lastRow="0" w:firstColumn="1" w:lastColumn="0" w:noHBand="0" w:noVBand="1"/>
      </w:tblPr>
      <w:tblGrid>
        <w:gridCol w:w="1381"/>
        <w:gridCol w:w="6160"/>
      </w:tblGrid>
      <w:tr w:rsidR="00E527DD" w:rsidRPr="00A579EB" w14:paraId="44F4DE89" w14:textId="77777777" w:rsidTr="002952A2">
        <w:trPr>
          <w:trHeight w:val="397"/>
        </w:trPr>
        <w:tc>
          <w:tcPr>
            <w:tcW w:w="1381" w:type="dxa"/>
            <w:shd w:val="clear" w:color="auto" w:fill="auto"/>
            <w:vAlign w:val="center"/>
          </w:tcPr>
          <w:p w14:paraId="63AA0CD0" w14:textId="77777777" w:rsidR="00E527DD" w:rsidRPr="00A579EB" w:rsidRDefault="00E527DD" w:rsidP="003A5F3C">
            <w:pPr>
              <w:jc w:val="both"/>
              <w:rPr>
                <w:b/>
                <w:lang w:val="en-US"/>
              </w:rPr>
            </w:pPr>
            <w:r w:rsidRPr="00A579EB">
              <w:rPr>
                <w:b/>
                <w:lang w:val="en-US"/>
              </w:rPr>
              <w:t>Acronym</w:t>
            </w:r>
          </w:p>
        </w:tc>
        <w:tc>
          <w:tcPr>
            <w:tcW w:w="6160" w:type="dxa"/>
            <w:shd w:val="clear" w:color="auto" w:fill="auto"/>
            <w:vAlign w:val="center"/>
          </w:tcPr>
          <w:p w14:paraId="0DBA73B0" w14:textId="77777777" w:rsidR="00E527DD" w:rsidRPr="00A579EB" w:rsidRDefault="00E527DD" w:rsidP="003A5F3C">
            <w:pPr>
              <w:jc w:val="both"/>
              <w:rPr>
                <w:b/>
                <w:lang w:val="en-US"/>
              </w:rPr>
            </w:pPr>
            <w:r w:rsidRPr="00A579EB">
              <w:rPr>
                <w:b/>
                <w:lang w:val="en-US"/>
              </w:rPr>
              <w:t>Unfolding</w:t>
            </w:r>
          </w:p>
        </w:tc>
      </w:tr>
      <w:tr w:rsidR="00E527DD" w:rsidRPr="00A579EB" w14:paraId="2C5B8AD3" w14:textId="77777777" w:rsidTr="002952A2">
        <w:trPr>
          <w:trHeight w:val="397"/>
        </w:trPr>
        <w:tc>
          <w:tcPr>
            <w:tcW w:w="1381" w:type="dxa"/>
            <w:shd w:val="clear" w:color="auto" w:fill="auto"/>
            <w:vAlign w:val="center"/>
          </w:tcPr>
          <w:p w14:paraId="0109FF12" w14:textId="77777777" w:rsidR="00E527DD" w:rsidRPr="00A579EB" w:rsidRDefault="00E527DD" w:rsidP="003A5F3C">
            <w:pPr>
              <w:jc w:val="both"/>
              <w:rPr>
                <w:lang w:val="en-US"/>
              </w:rPr>
            </w:pPr>
            <w:r>
              <w:rPr>
                <w:lang w:val="en-US"/>
              </w:rPr>
              <w:t>LBPH</w:t>
            </w:r>
            <w:r>
              <w:br w:type="page"/>
            </w:r>
          </w:p>
        </w:tc>
        <w:tc>
          <w:tcPr>
            <w:tcW w:w="6160" w:type="dxa"/>
            <w:shd w:val="clear" w:color="auto" w:fill="auto"/>
            <w:vAlign w:val="center"/>
          </w:tcPr>
          <w:p w14:paraId="778B0C15" w14:textId="31AB0917" w:rsidR="00E527DD" w:rsidRPr="00A579EB" w:rsidRDefault="005D3FB1" w:rsidP="003A5F3C">
            <w:pPr>
              <w:jc w:val="both"/>
              <w:rPr>
                <w:lang w:val="en-US"/>
              </w:rPr>
            </w:pPr>
            <w:r>
              <w:rPr>
                <w:lang w:val="en-US"/>
              </w:rPr>
              <w:t>Local Binary Patterns Histograms</w:t>
            </w:r>
          </w:p>
        </w:tc>
      </w:tr>
      <w:tr w:rsidR="00E527DD" w:rsidRPr="00A579EB" w14:paraId="005BE226" w14:textId="77777777" w:rsidTr="002952A2">
        <w:trPr>
          <w:trHeight w:val="397"/>
        </w:trPr>
        <w:tc>
          <w:tcPr>
            <w:tcW w:w="1381" w:type="dxa"/>
            <w:shd w:val="clear" w:color="auto" w:fill="auto"/>
            <w:vAlign w:val="center"/>
          </w:tcPr>
          <w:p w14:paraId="4EE99625" w14:textId="77777777" w:rsidR="00E527DD" w:rsidRPr="00A579EB" w:rsidRDefault="00E527DD" w:rsidP="003A5F3C">
            <w:pPr>
              <w:jc w:val="both"/>
              <w:rPr>
                <w:lang w:val="en-US"/>
              </w:rPr>
            </w:pPr>
            <w:r>
              <w:rPr>
                <w:lang w:val="en-US"/>
              </w:rPr>
              <w:t>SURF</w:t>
            </w:r>
          </w:p>
        </w:tc>
        <w:tc>
          <w:tcPr>
            <w:tcW w:w="6160" w:type="dxa"/>
            <w:shd w:val="clear" w:color="auto" w:fill="auto"/>
            <w:vAlign w:val="center"/>
          </w:tcPr>
          <w:p w14:paraId="7231ECF2" w14:textId="6368938E" w:rsidR="00E527DD" w:rsidRPr="00A579EB" w:rsidRDefault="005D3FB1" w:rsidP="003A5F3C">
            <w:pPr>
              <w:jc w:val="both"/>
              <w:rPr>
                <w:lang w:val="en-US"/>
              </w:rPr>
            </w:pPr>
            <w:r>
              <w:rPr>
                <w:lang w:val="en-US"/>
              </w:rPr>
              <w:t>Speed Up Robust Features</w:t>
            </w:r>
          </w:p>
        </w:tc>
      </w:tr>
      <w:tr w:rsidR="00E527DD" w:rsidRPr="00A579EB" w14:paraId="7FD3D35A" w14:textId="77777777" w:rsidTr="002952A2">
        <w:trPr>
          <w:trHeight w:val="397"/>
        </w:trPr>
        <w:tc>
          <w:tcPr>
            <w:tcW w:w="1381" w:type="dxa"/>
            <w:shd w:val="clear" w:color="auto" w:fill="auto"/>
            <w:vAlign w:val="center"/>
          </w:tcPr>
          <w:p w14:paraId="5FFF8460" w14:textId="77777777" w:rsidR="00E527DD" w:rsidRDefault="00E527DD" w:rsidP="003A5F3C">
            <w:pPr>
              <w:jc w:val="both"/>
              <w:rPr>
                <w:lang w:val="en-US"/>
              </w:rPr>
            </w:pPr>
            <w:r>
              <w:rPr>
                <w:lang w:val="en-US"/>
              </w:rPr>
              <w:t>SIFT</w:t>
            </w:r>
          </w:p>
        </w:tc>
        <w:tc>
          <w:tcPr>
            <w:tcW w:w="6160" w:type="dxa"/>
            <w:shd w:val="clear" w:color="auto" w:fill="auto"/>
            <w:vAlign w:val="center"/>
          </w:tcPr>
          <w:p w14:paraId="68863609" w14:textId="77777777" w:rsidR="00E527DD" w:rsidRPr="00A579EB" w:rsidRDefault="00E527DD" w:rsidP="003A5F3C">
            <w:pPr>
              <w:jc w:val="both"/>
              <w:rPr>
                <w:lang w:val="en-US"/>
              </w:rPr>
            </w:pPr>
            <w:r>
              <w:rPr>
                <w:lang w:val="en-US"/>
              </w:rPr>
              <w:t>Scale Invariant Feature Transform</w:t>
            </w:r>
          </w:p>
        </w:tc>
      </w:tr>
      <w:tr w:rsidR="00E527DD" w:rsidRPr="00A579EB" w14:paraId="5DB3974E" w14:textId="77777777" w:rsidTr="002952A2">
        <w:trPr>
          <w:trHeight w:val="397"/>
        </w:trPr>
        <w:tc>
          <w:tcPr>
            <w:tcW w:w="1381" w:type="dxa"/>
            <w:shd w:val="clear" w:color="auto" w:fill="auto"/>
            <w:vAlign w:val="center"/>
          </w:tcPr>
          <w:p w14:paraId="7C602CF6" w14:textId="77777777" w:rsidR="00E527DD" w:rsidRDefault="00E527DD" w:rsidP="003A5F3C">
            <w:pPr>
              <w:jc w:val="both"/>
              <w:rPr>
                <w:lang w:val="en-US"/>
              </w:rPr>
            </w:pPr>
            <w:r>
              <w:rPr>
                <w:lang w:val="en-US"/>
              </w:rPr>
              <w:t>CNN</w:t>
            </w:r>
          </w:p>
        </w:tc>
        <w:tc>
          <w:tcPr>
            <w:tcW w:w="6160" w:type="dxa"/>
            <w:shd w:val="clear" w:color="auto" w:fill="auto"/>
            <w:vAlign w:val="center"/>
          </w:tcPr>
          <w:p w14:paraId="10A9D095" w14:textId="374D7788" w:rsidR="00D615A9" w:rsidRPr="00A579EB" w:rsidRDefault="00E527DD" w:rsidP="003A5F3C">
            <w:pPr>
              <w:jc w:val="both"/>
              <w:rPr>
                <w:lang w:val="en-US"/>
              </w:rPr>
            </w:pPr>
            <w:r>
              <w:rPr>
                <w:lang w:val="en-US"/>
              </w:rPr>
              <w:t>Convolutional Neural Network</w:t>
            </w:r>
          </w:p>
        </w:tc>
      </w:tr>
    </w:tbl>
    <w:p w14:paraId="64E473F3" w14:textId="77777777" w:rsidR="00904751" w:rsidRDefault="00904751" w:rsidP="003A5F3C">
      <w:pPr>
        <w:jc w:val="both"/>
      </w:pPr>
      <w:r>
        <w:br w:type="page"/>
      </w:r>
    </w:p>
    <w:p w14:paraId="6029FC5A" w14:textId="03708513" w:rsidR="00EF4CEF" w:rsidRPr="00392EC9" w:rsidRDefault="00E527DD" w:rsidP="00392EC9">
      <w:pPr>
        <w:pStyle w:val="Heading1"/>
      </w:pPr>
      <w:bookmarkStart w:id="8" w:name="_Toc66826850"/>
      <w:bookmarkStart w:id="9" w:name="_Toc380569507"/>
      <w:r w:rsidRPr="00392EC9">
        <w:lastRenderedPageBreak/>
        <w:t>Chapter</w:t>
      </w:r>
      <w:bookmarkEnd w:id="8"/>
      <w:r w:rsidR="00EF4CEF" w:rsidRPr="00392EC9">
        <w:t>:</w:t>
      </w:r>
      <w:r w:rsidR="00EF4CEF" w:rsidRPr="00392EC9">
        <w:br/>
      </w:r>
      <w:r w:rsidRPr="00392EC9">
        <w:t>Introduction</w:t>
      </w:r>
      <w:bookmarkEnd w:id="9"/>
    </w:p>
    <w:p w14:paraId="7470EDAF" w14:textId="0AE6E035" w:rsidR="00E527DD" w:rsidRPr="00AE5C9F" w:rsidRDefault="00E527DD" w:rsidP="00E135BE">
      <w:pPr>
        <w:pStyle w:val="Thesistext"/>
      </w:pPr>
      <w:r w:rsidRPr="00AE5C9F">
        <w:t>The project is developed to increase the security level called as " Home Lock Authentication with Face Recognition”. It is designed in such way to open the door using a web camera and to give access only to authorized person. This effective system provides access control to the door and security system which is based on a face recognition pattern</w:t>
      </w:r>
      <w:r w:rsidR="00C951B8" w:rsidRPr="00AE5C9F">
        <w:t xml:space="preserve"> </w:t>
      </w:r>
      <w:r w:rsidR="00C951B8" w:rsidRPr="00AE5C9F">
        <w:fldChar w:fldCharType="begin"/>
      </w:r>
      <w:r w:rsidR="00C951B8" w:rsidRPr="00AE5C9F">
        <w:instrText xml:space="preserve"> ADDIN ZOTERO_ITEM CSL_CITATION {"citationID":"5UhdeyHG","properties":{"formattedCitation":"[1]","plainCitation":"[1]","noteIndex":0},"citationItems":[{"id":11,"uris":["http://zotero.org/users/local/cj99hDsY/items/T5C6NZUP"],"uri":["http://zotero.org/users/local/cj99hDsY/items/T5C6NZUP"],"itemData":{"id":11,"type":"paper-conference","abstract":"In recent years, the security constitutes the most important section of the human life. At this time, the cost is the greatest factor. This system is very useful for reducing the cost of monitoring the movement from outside. In this paper, a real-time recognition system is proposed that will equip for handling images very quickly. The main objective of this paper is to protect home, office by recognizing people. For this purpose, the PIR sensor is used to detect movement in the specific area. Afterwards, the Raspberry Pi will capture the images. Then, the face will be detected and recognized in the captured image. Finally, the images and notifications will be sent to a smartphone based IoT by using Telegram application. The proposed systems are real-time, fast and has low computational cost. The experimental results show that the proposed face recognition system can be used in a real time system.","container-title":"2018 6th International Istanbul Smart Grids and Cities Congress and Fair (ICSG)","DOI":"10.1109/SGCF.2018.8408934","event":"2018 6th International Istanbul Smart Grids and Cities Congress and Fair (ICSG)","page":"20-24","source":"IEEE Xplore","title":"A face recognition method in the Internet of Things for security applications in smart homes and cities","author":[{"family":"Othman","given":"Nashwan Adnan"},{"family":"Aydin","given":"Ilhan"}],"issued":{"date-parts":[["2018",4]]}}}],"schema":"https://github.com/citation-style-language/schema/raw/master/csl-citation.json"} </w:instrText>
      </w:r>
      <w:r w:rsidR="00C951B8" w:rsidRPr="00AE5C9F">
        <w:fldChar w:fldCharType="separate"/>
      </w:r>
      <w:r w:rsidR="00C951B8" w:rsidRPr="00AE5C9F">
        <w:t>[1]</w:t>
      </w:r>
      <w:r w:rsidR="00C951B8" w:rsidRPr="00AE5C9F">
        <w:fldChar w:fldCharType="end"/>
      </w:r>
      <w:r w:rsidR="00C951B8" w:rsidRPr="00AE5C9F">
        <w:t>.</w:t>
      </w:r>
    </w:p>
    <w:p w14:paraId="2B5B3E53" w14:textId="77777777" w:rsidR="00E527DD" w:rsidRPr="00AE5C9F" w:rsidRDefault="00E527DD" w:rsidP="00E135BE">
      <w:pPr>
        <w:pStyle w:val="Thesistext"/>
      </w:pPr>
      <w:r w:rsidRPr="00AE5C9F">
        <w:t xml:space="preserve">Face recognition based on geometric features of a face is most likely the most intuitive method of face recognition. A feature vector (distance between the points, angle between them, etc.) was constructed using marker points (position of eyes, ears, nose, etc.). The Euclidean distance between the feature vectors of a probe and reference image was calculated to perform the recognition. Because of the nature of the method, it is resistant to changes in illumination. </w:t>
      </w:r>
    </w:p>
    <w:p w14:paraId="6672B16B" w14:textId="752E4039" w:rsidR="00E527DD" w:rsidRPr="00AE5C9F" w:rsidRDefault="00E527DD" w:rsidP="00E135BE">
      <w:pPr>
        <w:pStyle w:val="Thesistext"/>
      </w:pPr>
      <w:r w:rsidRPr="00AE5C9F">
        <w:t>Facial biometrics</w:t>
      </w:r>
      <w:r w:rsidR="00C951B8" w:rsidRPr="00AE5C9F">
        <w:t xml:space="preserve"> </w:t>
      </w:r>
      <w:r w:rsidR="00C951B8" w:rsidRPr="00AE5C9F">
        <w:fldChar w:fldCharType="begin"/>
      </w:r>
      <w:r w:rsidR="00C951B8" w:rsidRPr="00AE5C9F">
        <w:instrText xml:space="preserve"> ADDIN ZOTERO_ITEM CSL_CITATION {"citationID":"rYpTGU8U","properties":{"formattedCitation":"[2]","plainCitation":"[2]","noteIndex":0},"citationItems":[{"id":45,"uris":["http://zotero.org/users/local/cj99hDsY/items/FTAX9WPA"],"uri":["http://zotero.org/users/local/cj99hDsY/items/FTAX9WPA"],"itemData":{"id":45,"type":"chapter","abstract":"In the last few years, the Internet of Things (IoT) is gaining more and more attention both in the academic and in the industrial worlds. IoT is a concept describing a vision in which everyday objects will be connected to the Internet, will be identified, and will, possibly, communicate with other devices. These objects are typically referred as “smart objects”, which can be defined as real artifacts augmented with computing, communication, sensing/actuation and storing functionalities. Their importance resides in the capabilities they have to make physical environments “smart” so as to provide novel cyberphysical services to people. In the last years, several middlewares for SOs were proposed. Middlewares, widely used in conventional distributed systems, are fundamental tools for the design and implementation of smart objects as well as of smart environment applications. They provide general and specific abstractions (e.g. object computation model, inter-object communication, sensory/actuation interfaces, discovery service, knowledge management) through which smart objects and their related applications can be easily built up. In this chapter, we present an overview of middlewares for smart objects and smart environments and compare them according to the most important general and specific requirements that have been identified in the literature so far. Moreover, such middlewares are also compared according to a feature-oriented framework to better highlight their distinctive properties. The comparison therefore provides a clear picture about the suitability of such middlewares to support the development of SO-based IoT systems. Finally, the chapter will briefly discuss on-going challenges in this research area.","collection-title":"Internet of Things","container-title":"Internet of Things Based on Smart Objects: Technology, Middleware and Applications","event-place":"Cham","ISBN":"978-3-319-00491-4","language":"en","note":"DOI: 10.1007/978-3-319-00491-4_1","page":"1-27","publisher":"Springer International Publishing","publisher-place":"Cham","source":"Springer Link","title":"Middlewares for Smart Objects and Smart Environments: Overview and Comparison","title-short":"Middlewares for Smart Objects and Smart Environments","URL":"https://doi.org/10.1007/978-3-319-00491-4_1","author":[{"family":"Fortino","given":"Giancarlo"},{"family":"Guerrieri","given":"Antonio"},{"family":"Russo","given":"Wilma"},{"family":"Savaglio","given":"Claudio"}],"editor":[{"family":"Fortino","given":"Giancarlo"},{"family":"Trunfio","given":"Paolo"}],"accessed":{"date-parts":[["2021",11,6]]},"issued":{"date-parts":[["2014"]]}}}],"schema":"https://github.com/citation-style-language/schema/raw/master/csl-citation.json"} </w:instrText>
      </w:r>
      <w:r w:rsidR="00C951B8" w:rsidRPr="00AE5C9F">
        <w:fldChar w:fldCharType="separate"/>
      </w:r>
      <w:r w:rsidR="00C951B8" w:rsidRPr="00AE5C9F">
        <w:t>[2]</w:t>
      </w:r>
      <w:r w:rsidR="00C951B8" w:rsidRPr="00AE5C9F">
        <w:fldChar w:fldCharType="end"/>
      </w:r>
      <w:r w:rsidRPr="00AE5C9F">
        <w:t xml:space="preserve"> systems have been used as a security measure in the most prestigious institutions and workplaces to ensure that there is no possibility of vandalism. This type of software eliminates all room for human error and is a huge help. The software performs geometric and photometric recognition in seconds using only a set of algorithms.</w:t>
      </w:r>
    </w:p>
    <w:p w14:paraId="000E6954" w14:textId="5F20427F" w:rsidR="0061396A" w:rsidRPr="00AE5C9F" w:rsidRDefault="00E527DD" w:rsidP="00E135BE">
      <w:pPr>
        <w:pStyle w:val="Thesistext"/>
      </w:pPr>
      <w:r w:rsidRPr="00AE5C9F">
        <w:t>Because of its ease of use and low cost, these facial biometrics system has emerged as the king of all recognition software. Its non-contact nature is its best feature, as it can recognize a person using facial recognition even in a crowded environment, given that the images are saved in the database.</w:t>
      </w:r>
    </w:p>
    <w:p w14:paraId="3B203F11" w14:textId="7023D886" w:rsidR="00E527DD" w:rsidRPr="00AE5C9F" w:rsidRDefault="0061396A" w:rsidP="00E135BE">
      <w:pPr>
        <w:pStyle w:val="Thesistext"/>
      </w:pPr>
      <w:r w:rsidRPr="00AE5C9F">
        <w:br w:type="page"/>
      </w:r>
    </w:p>
    <w:p w14:paraId="43EB7908" w14:textId="5377F891" w:rsidR="00E527DD" w:rsidRPr="00392EC9" w:rsidRDefault="00E527DD" w:rsidP="00392EC9">
      <w:pPr>
        <w:pStyle w:val="Heading1"/>
      </w:pPr>
      <w:bookmarkStart w:id="10" w:name="_Toc380569508"/>
      <w:r w:rsidRPr="00392EC9">
        <w:lastRenderedPageBreak/>
        <w:t>Chapter:</w:t>
      </w:r>
      <w:r w:rsidR="00EF4CEF" w:rsidRPr="00392EC9">
        <w:br/>
      </w:r>
      <w:r w:rsidRPr="00392EC9">
        <w:t>Survey of related work</w:t>
      </w:r>
      <w:bookmarkEnd w:id="10"/>
    </w:p>
    <w:p w14:paraId="3B8F069E" w14:textId="18A6E9BF" w:rsidR="00E527DD" w:rsidRPr="00C951B8" w:rsidRDefault="00E527DD" w:rsidP="00E135BE">
      <w:pPr>
        <w:pStyle w:val="Thesistext"/>
        <w:rPr>
          <w:lang w:val="en-US"/>
        </w:rPr>
      </w:pPr>
      <w:r>
        <w:t xml:space="preserve">According to the statistics from Statistica website, there were 7,369 reported burglaries against people in Sweden in 2020. As we see the number of cases has been increasing from the past few years, there is an urge to increase the security measures with utmost priority. Thus, our project has taken this as its prior motive and moved ahead with this thought of face recognition as a </w:t>
      </w:r>
      <w:r w:rsidRPr="00F82E59">
        <w:t>security measure</w:t>
      </w:r>
      <w:r w:rsidR="00C951B8">
        <w:t xml:space="preserve"> </w:t>
      </w:r>
      <w:r w:rsidR="00C951B8">
        <w:rPr>
          <w:lang w:val="en-US"/>
        </w:rPr>
        <w:fldChar w:fldCharType="begin"/>
      </w:r>
      <w:r w:rsidR="00C951B8">
        <w:rPr>
          <w:lang w:val="en-US"/>
        </w:rPr>
        <w:instrText xml:space="preserve"> ADDIN ZOTERO_ITEM CSL_CITATION {"citationID":"0hRfz4st","properties":{"formattedCitation":"[3]","plainCitation":"[3]","noteIndex":0},"citationItems":[{"id":46,"uris":["http://zotero.org/users/local/cj99hDsY/items/XEGJG5S4"],"uri":["http://zotero.org/users/local/cj99hDsY/items/XEGJG5S4"],"itemData":{"id":46,"type":"webpage","title":"An empirical examination of consumer adoption of Internet of Things services: Network externalities and concern for information privacy perspectives - ScienceDirect","URL":"https://www.sciencedirect.com/science/article/abs/pii/S0747563216302990","accessed":{"date-parts":[["2021",11,6]]}}}],"schema":"https://github.com/citation-style-language/schema/raw/master/csl-citation.json"} </w:instrText>
      </w:r>
      <w:r w:rsidR="00C951B8">
        <w:rPr>
          <w:lang w:val="en-US"/>
        </w:rPr>
        <w:fldChar w:fldCharType="separate"/>
      </w:r>
      <w:r w:rsidR="00C951B8" w:rsidRPr="0034427A">
        <w:t>[3]</w:t>
      </w:r>
      <w:r w:rsidR="00C951B8">
        <w:rPr>
          <w:lang w:val="en-US"/>
        </w:rPr>
        <w:fldChar w:fldCharType="end"/>
      </w:r>
      <w:r w:rsidRPr="00F82E59">
        <w:t>.</w:t>
      </w:r>
    </w:p>
    <w:p w14:paraId="1BE69B2D" w14:textId="4A0D864E" w:rsidR="008C0A2B" w:rsidRPr="00A95690" w:rsidRDefault="008C0A2B" w:rsidP="00E135BE">
      <w:pPr>
        <w:pStyle w:val="Thesistext"/>
      </w:pPr>
      <w:r w:rsidRPr="00A95690">
        <w:rPr>
          <w:shd w:val="clear" w:color="auto" w:fill="FFFFFF"/>
        </w:rPr>
        <w:t>Nearly 60 million Americans have been affected by identity theft, according to a 2018 online survey by The Harris Poll. That same survey indicates nearly 15 million consumers experienced identity theft in 2017.</w:t>
      </w:r>
      <w:r w:rsidR="00A95690" w:rsidRPr="00A95690">
        <w:rPr>
          <w:shd w:val="clear" w:color="auto" w:fill="FFFFFF"/>
        </w:rPr>
        <w:t xml:space="preserve"> While there are many stories of identity theft in the news, what we tend to hear more about are data breaches—in which a company or other organization’s customer’s records, which may include full names, Social Security numbers, and other personal information, are accessed fraudulently. In 2017, the Identity Theft Resource Centre counted a new record high of 1,579 data breaches, exposing more than 178 million records. The big one—involving Equifax, one of the three major credit reporting agencies—received a lot of attention. Not only was the number of potential victims quite large at 147.9 million, but the kind of information also exposed was significant. It included names, Social Security numbers, birth dates, addresses and, in some instances, driver’s license numbers.</w:t>
      </w:r>
    </w:p>
    <w:p w14:paraId="78FDB349" w14:textId="01FFAC97" w:rsidR="00E527DD" w:rsidRPr="00C951B8" w:rsidRDefault="00E527DD" w:rsidP="00E135BE">
      <w:pPr>
        <w:pStyle w:val="Thesistext"/>
        <w:rPr>
          <w:lang w:val="en-US"/>
        </w:rPr>
      </w:pPr>
      <w:r w:rsidRPr="00F82470">
        <w:t>Our main motive is to provide security to home doors with the simplest mechanism possible at our disposal. In this regard, we have studied different algorithms for face recognition such as Eigen faces, Local Binary Patterns Histograms (LBPH), Fisher faces, Scale Invariant Feature Transform (SIFT), Speed Up Robust Features (SURF).</w:t>
      </w:r>
      <w:r w:rsidR="00C951B8">
        <w:rPr>
          <w:lang w:val="en-US"/>
        </w:rPr>
        <w:fldChar w:fldCharType="begin"/>
      </w:r>
      <w:r w:rsidR="00C951B8">
        <w:rPr>
          <w:lang w:val="en-US"/>
        </w:rPr>
        <w:instrText xml:space="preserve"> ADDIN ZOTERO_ITEM CSL_CITATION {"citationID":"1hY08tqn","properties":{"formattedCitation":"[4]","plainCitation":"[4]","noteIndex":0},"citationItems":[{"id":24,"uris":["http://zotero.org/users/local/cj99hDsY/items/ZPKMV3HD"],"uri":["http://zotero.org/users/local/cj99hDsY/items/ZPKMV3HD"],"itemData":{"id":24,"type":"paper-conference","abstract":"Handling intra-personal variation is a major challenge in face recognition. It is difficult how to appropriately measure the similarity between human faces under significantly different settings (e.g., pose, illumination, and expression). In this paper, we propose a new model, called “Associate-Predict” (AP) model, to address this issue. The associate-predict model is built on an extra generic identity data set, in which each identity contains multiple images with large intra-personal variation. When considering two faces under significantly different settings (e.g., non-frontal and frontal), we first “associate” one input face with alike identities from the generic identity date set. Using the associated faces, we generatively “predict” the appearance of one input face under the setting of another input face, or discriminatively “predict” the likelihood whether two input faces are from the same person or not. We call the two proposed prediction methods as “appearance-prediction” and “likelihood-prediction”. By leveraging an extra data set (“memory”) and the “associate-predict” model, the intra-personal variation can be effectively handled. To improve the generalization ability of our model, we further add a switching mechanism - we directly compare the appearances of two faces if they have close intra-personal settings; otherwise, we use the associate-predict model for the recognition. Experiments on two public face benchmarks (Multi-PIE and LFW) demonstrated that our final model can substantially improve the performance of most existing face recognition methods.","container-title":"CVPR 2011","DOI":"10.1109/CVPR.2011.5995494","event":"CVPR 2011","note":"ISSN: 1063-6919","page":"497-504","source":"IEEE Xplore","title":"An associate-predict model for face recognition","author":[{"family":"Yin","given":"Qi"},{"family":"Tang","given":"Xiaoou"},{"family":"Sun","given":"Jian"}],"issued":{"date-parts":[["2011",6]]}}}],"schema":"https://github.com/citation-style-language/schema/raw/master/csl-citation.json"} </w:instrText>
      </w:r>
      <w:r w:rsidR="00C951B8">
        <w:rPr>
          <w:lang w:val="en-US"/>
        </w:rPr>
        <w:fldChar w:fldCharType="separate"/>
      </w:r>
      <w:r w:rsidR="00C951B8" w:rsidRPr="0034427A">
        <w:t>[4]</w:t>
      </w:r>
      <w:r w:rsidR="00C951B8">
        <w:rPr>
          <w:lang w:val="en-US"/>
        </w:rPr>
        <w:fldChar w:fldCharType="end"/>
      </w:r>
      <w:r w:rsidRPr="00F82470">
        <w:t xml:space="preserve"> Considering better computational capacity and short runtimes, we chose to implement the algorithm using Convolutional Neural Networks (CNN).</w:t>
      </w:r>
    </w:p>
    <w:p w14:paraId="37D3FA32" w14:textId="6D7A1320" w:rsidR="00E527DD" w:rsidRPr="00392EC9" w:rsidRDefault="00E527DD" w:rsidP="00392EC9">
      <w:pPr>
        <w:pStyle w:val="Heading1"/>
      </w:pPr>
      <w:r>
        <w:br w:type="page"/>
      </w:r>
      <w:bookmarkStart w:id="11" w:name="_Toc380569509"/>
      <w:r w:rsidRPr="00392EC9">
        <w:lastRenderedPageBreak/>
        <w:t>Chapter:</w:t>
      </w:r>
      <w:r w:rsidR="00EF4CEF" w:rsidRPr="00392EC9">
        <w:br/>
      </w:r>
      <w:r w:rsidRPr="00392EC9">
        <w:t>Problem statement, objectives, and main contribution</w:t>
      </w:r>
      <w:bookmarkEnd w:id="11"/>
    </w:p>
    <w:p w14:paraId="5A32219C" w14:textId="77777777" w:rsidR="00E527DD" w:rsidRPr="00AE5C9F" w:rsidRDefault="00E527DD" w:rsidP="00E135BE">
      <w:pPr>
        <w:pStyle w:val="Thesistext"/>
      </w:pPr>
      <w:r w:rsidRPr="00AE5C9F">
        <w:t xml:space="preserve">Today, we are living in an era where security is of major concern which plays a vital role in maintaining the safety of every individual’s property and personal life. This security can be implemented in many ways which varies based on the latest technology. PIN lock system, RFID tags and passwords are one way of implementing the security, but they can be easily shoulder surfed and it paves a way to gain unauthorized access to people. </w:t>
      </w:r>
    </w:p>
    <w:p w14:paraId="4D2AF0E7" w14:textId="77777777" w:rsidR="00E527DD" w:rsidRPr="00AE5C9F" w:rsidRDefault="00E527DD" w:rsidP="00E135BE">
      <w:pPr>
        <w:pStyle w:val="Thesistext"/>
      </w:pPr>
      <w:r w:rsidRPr="00AE5C9F">
        <w:t>The main objective of our project is to increase the security of our home doors using face recognition system. Automatic face recognition is all about extracting meaningful features (face edges, nose, eyes, lips, eyebrows) from an image, putting them into a useful representation and performing classification on them.</w:t>
      </w:r>
    </w:p>
    <w:p w14:paraId="0368BEEA" w14:textId="71C264B8" w:rsidR="001F4A96" w:rsidRPr="00AE5C9F" w:rsidRDefault="00E527DD" w:rsidP="00E135BE">
      <w:pPr>
        <w:pStyle w:val="Thesistext"/>
      </w:pPr>
      <w:r w:rsidRPr="00AE5C9F">
        <w:t>The main contribution of the project is face recognition. While humans can easily recognize faces, facial recognition is a difficult pattern recognition problem in computing. Based on a two-dimensional image, facial recognition systems attempt to identify a human face, which is three-dimensional and changes appearance depending on lighting and facial expression. Facial recognition systems go through four steps to complete this computational task. Face detection is used first to separate the face from the image background. The segmented face image is aligned in the second step to account for face position, image size, and photographic properties such as illumination and grayscale. The alignment process's goal is to allow the accurate localization of facial features. In the third step, facial feature extraction, accurate localization of facial features is required. To represent the face, features such as the eyes, nose, and mouth are pinpointed and measured in the image. The face's established feature vector is then matched against a database of faces in the fourth step</w:t>
      </w:r>
      <w:r w:rsidR="00C951B8" w:rsidRPr="00AE5C9F">
        <w:t xml:space="preserve"> </w:t>
      </w:r>
      <w:r w:rsidR="00C951B8" w:rsidRPr="00AE5C9F">
        <w:fldChar w:fldCharType="begin"/>
      </w:r>
      <w:r w:rsidR="00C951B8" w:rsidRPr="00AE5C9F">
        <w:instrText xml:space="preserve"> ADDIN ZOTERO_ITEM CSL_CITATION {"citationID":"Q6WuSirO","properties":{"formattedCitation":"[5]","plainCitation":"[5]","noteIndex":0},"citationItems":[{"id":41,"uris":["http://zotero.org/users/local/cj99hDsY/items/2PVCMK6T"],"uri":["http://zotero.org/users/local/cj99hDsY/items/2PVCMK6T"],"itemData":{"id":41,"type":"article-journal","abstract":"This paper presents a novel and efficient facial image representation based on local binary pattern (LBP) texture features. The face image is divided into several regions from which the LBP feature distributions are extracted and concatenated into an enhanced feature vector to be used as a face descriptor. The performance of the proposed method is assessed in the face recognition problem under different challenges. Other applications and several extensions are also discussed","container-title":"IEEE Transactions on Pattern Analysis and Machine Intelligence","DOI":"10.1109/TPAMI.2006.244","ISSN":"1939-3539","issue":"12","note":"event: IEEE Transactions on Pattern Analysis and Machine Intelligence","page":"2037-2041","source":"IEEE Xplore","title":"Face Description with Local Binary Patterns: Application to Face Recognition","title-short":"Face Description with Local Binary Patterns","volume":"28","author":[{"family":"Ahonen","given":"T."},{"family":"Hadid","given":"A."},{"family":"Pietikainen","given":"M."}],"issued":{"date-parts":[["2006",12]]}}}],"schema":"https://github.com/citation-style-language/schema/raw/master/csl-citation.json"} </w:instrText>
      </w:r>
      <w:r w:rsidR="00C951B8" w:rsidRPr="00AE5C9F">
        <w:fldChar w:fldCharType="separate"/>
      </w:r>
      <w:r w:rsidR="00C951B8" w:rsidRPr="00AE5C9F">
        <w:t>[5]</w:t>
      </w:r>
      <w:r w:rsidR="00C951B8" w:rsidRPr="00AE5C9F">
        <w:fldChar w:fldCharType="end"/>
      </w:r>
      <w:r w:rsidRPr="00AE5C9F">
        <w:t>.</w:t>
      </w:r>
    </w:p>
    <w:p w14:paraId="622CDDB8" w14:textId="36126D32" w:rsidR="00E527DD" w:rsidRPr="001F4A96" w:rsidRDefault="001F4A96" w:rsidP="001F4A96">
      <w:pPr>
        <w:spacing w:after="160" w:line="259" w:lineRule="auto"/>
        <w:rPr>
          <w:b/>
          <w:bCs/>
          <w:lang w:val="en-GB"/>
        </w:rPr>
      </w:pPr>
      <w:r>
        <w:rPr>
          <w:b/>
          <w:bCs/>
        </w:rPr>
        <w:br w:type="page"/>
      </w:r>
    </w:p>
    <w:p w14:paraId="6470C72F" w14:textId="3145FA63" w:rsidR="00E527DD" w:rsidRPr="00D11B9D" w:rsidRDefault="00E527DD" w:rsidP="00392EC9">
      <w:pPr>
        <w:pStyle w:val="Heading1"/>
        <w:rPr>
          <w:noProof/>
        </w:rPr>
      </w:pPr>
      <w:bookmarkStart w:id="12" w:name="_Toc380569510"/>
      <w:r>
        <w:lastRenderedPageBreak/>
        <w:t>Chapter:</w:t>
      </w:r>
      <w:r w:rsidR="00D11B9D">
        <w:rPr>
          <w:noProof/>
        </w:rPr>
        <w:br/>
      </w:r>
      <w:r w:rsidRPr="003208C3">
        <w:rPr>
          <w:rFonts w:eastAsia="MS Mincho"/>
        </w:rPr>
        <w:t>Solution</w:t>
      </w:r>
      <w:bookmarkEnd w:id="12"/>
    </w:p>
    <w:bookmarkStart w:id="13" w:name="_Toc380569511"/>
    <w:p w14:paraId="024AE10C" w14:textId="2F21AA1F" w:rsidR="00E527DD" w:rsidRPr="00392EC9" w:rsidRDefault="00C951B8" w:rsidP="00392EC9">
      <w:pPr>
        <w:pStyle w:val="Heading2"/>
      </w:pPr>
      <w:r w:rsidRPr="00392EC9">
        <mc:AlternateContent>
          <mc:Choice Requires="wps">
            <w:drawing>
              <wp:anchor distT="0" distB="0" distL="114300" distR="114300" simplePos="0" relativeHeight="251662336" behindDoc="1" locked="0" layoutInCell="1" allowOverlap="1" wp14:anchorId="513DC7C1" wp14:editId="51C6D0A3">
                <wp:simplePos x="0" y="0"/>
                <wp:positionH relativeFrom="margin">
                  <wp:align>left</wp:align>
                </wp:positionH>
                <wp:positionV relativeFrom="paragraph">
                  <wp:posOffset>373017</wp:posOffset>
                </wp:positionV>
                <wp:extent cx="4708072" cy="1684020"/>
                <wp:effectExtent l="0" t="0" r="16510" b="11430"/>
                <wp:wrapNone/>
                <wp:docPr id="14" name="Text Box 14"/>
                <wp:cNvGraphicFramePr/>
                <a:graphic xmlns:a="http://schemas.openxmlformats.org/drawingml/2006/main">
                  <a:graphicData uri="http://schemas.microsoft.com/office/word/2010/wordprocessingShape">
                    <wps:wsp>
                      <wps:cNvSpPr txBox="1"/>
                      <wps:spPr>
                        <a:xfrm>
                          <a:off x="0" y="0"/>
                          <a:ext cx="4708072" cy="1684020"/>
                        </a:xfrm>
                        <a:prstGeom prst="rect">
                          <a:avLst/>
                        </a:prstGeom>
                        <a:solidFill>
                          <a:schemeClr val="lt1"/>
                        </a:solidFill>
                        <a:ln w="6350">
                          <a:solidFill>
                            <a:prstClr val="black"/>
                          </a:solidFill>
                        </a:ln>
                      </wps:spPr>
                      <wps:txbx>
                        <w:txbxContent>
                          <w:p w14:paraId="298350B8" w14:textId="77777777" w:rsidR="00E527DD" w:rsidRDefault="00E527DD" w:rsidP="00E527D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13DC7C1" id="Text Box 14" o:spid="_x0000_s1027" type="#_x0000_t202" style="position:absolute;left:0;text-align:left;margin-left:0;margin-top:29.35pt;width:370.7pt;height:132.6pt;z-index:-25165414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" fillcolor="white [3201]" strokeweight=".5pt">
                <v:textbox>
                  <w:txbxContent>
                    <w:p w14:paraId="298350B8" w14:textId="77777777" w:rsidR="00E527DD" w:rsidRDefault="00E527DD" w:rsidP="00E527DD"/>
                  </w:txbxContent>
                </v:textbox>
                <w10:wrap anchorx="margin"/>
              </v:shape>
            </w:pict>
          </mc:Fallback>
        </mc:AlternateContent>
      </w:r>
      <w:r>
        <w:drawing>
          <wp:anchor distT="0" distB="0" distL="114300" distR="114300" simplePos="0" relativeHeight="251661312" behindDoc="0" locked="0" layoutInCell="1" allowOverlap="1" wp14:anchorId="28882FF7" wp14:editId="6C218B61">
            <wp:simplePos x="0" y="0"/>
            <wp:positionH relativeFrom="page">
              <wp:align>center</wp:align>
            </wp:positionH>
            <wp:positionV relativeFrom="paragraph">
              <wp:posOffset>473075</wp:posOffset>
            </wp:positionV>
            <wp:extent cx="3981450" cy="1306195"/>
            <wp:effectExtent l="0" t="0" r="0" b="8255"/>
            <wp:wrapTopAndBottom/>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981450" cy="130619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E527DD" w:rsidRPr="00392EC9">
        <w:t>Modeling</w:t>
      </w:r>
      <w:bookmarkEnd w:id="13"/>
    </w:p>
    <w:p w14:paraId="0710614C" w14:textId="4FA40263" w:rsidR="00C951B8" w:rsidRPr="00CC6206" w:rsidRDefault="00EB63B0" w:rsidP="00CC6206">
      <w:pPr>
        <w:rPr>
          <w:lang w:val="en-US" w:eastAsia="en-US"/>
        </w:rPr>
      </w:pPr>
      <w:r>
        <w:rPr>
          <w:noProof/>
        </w:rPr>
        <mc:AlternateContent>
          <mc:Choice Requires="wps">
            <w:drawing>
              <wp:anchor distT="0" distB="0" distL="114300" distR="114300" simplePos="0" relativeHeight="251664384" behindDoc="0" locked="0" layoutInCell="1" allowOverlap="1" wp14:anchorId="76B584A3" wp14:editId="2FBDB4F0">
                <wp:simplePos x="0" y="0"/>
                <wp:positionH relativeFrom="column">
                  <wp:posOffset>94615</wp:posOffset>
                </wp:positionH>
                <wp:positionV relativeFrom="paragraph">
                  <wp:posOffset>1760855</wp:posOffset>
                </wp:positionV>
                <wp:extent cx="4740275" cy="146050"/>
                <wp:effectExtent l="0" t="0" r="3175" b="6350"/>
                <wp:wrapTopAndBottom/>
                <wp:docPr id="23" name="Text Box 23"/>
                <wp:cNvGraphicFramePr/>
                <a:graphic xmlns:a="http://schemas.openxmlformats.org/drawingml/2006/main">
                  <a:graphicData uri="http://schemas.microsoft.com/office/word/2010/wordprocessingShape">
                    <wps:wsp>
                      <wps:cNvSpPr txBox="1"/>
                      <wps:spPr>
                        <a:xfrm>
                          <a:off x="0" y="0"/>
                          <a:ext cx="4740275" cy="146050"/>
                        </a:xfrm>
                        <a:prstGeom prst="rect">
                          <a:avLst/>
                        </a:prstGeom>
                        <a:solidFill>
                          <a:prstClr val="white"/>
                        </a:solidFill>
                        <a:ln>
                          <a:noFill/>
                        </a:ln>
                      </wps:spPr>
                      <wps:txbx>
                        <w:txbxContent>
                          <w:p w14:paraId="35CD4862" w14:textId="5A768B79" w:rsidR="00D615A9" w:rsidRPr="00DD11B2" w:rsidRDefault="00D615A9" w:rsidP="008D54CC">
                            <w:pPr>
                              <w:pStyle w:val="Caption"/>
                              <w:jc w:val="center"/>
                            </w:pPr>
                            <w:bookmarkStart w:id="14" w:name="_Toc87115731"/>
                            <w:bookmarkStart w:id="15" w:name="_Toc87115784"/>
                            <w:r w:rsidRPr="00DD11B2">
                              <w:t xml:space="preserve">Fig </w:t>
                            </w:r>
                            <w:r w:rsidRPr="00DD11B2">
                              <w:fldChar w:fldCharType="begin"/>
                            </w:r>
                            <w:r w:rsidRPr="00DD11B2">
                              <w:instrText xml:space="preserve"> SEQ Fig \* ARABIC </w:instrText>
                            </w:r>
                            <w:r w:rsidRPr="00DD11B2">
                              <w:fldChar w:fldCharType="separate"/>
                            </w:r>
                            <w:r w:rsidR="00404D7F">
                              <w:rPr>
                                <w:noProof/>
                              </w:rPr>
                              <w:t>1</w:t>
                            </w:r>
                            <w:r w:rsidRPr="00DD11B2">
                              <w:fldChar w:fldCharType="end"/>
                            </w:r>
                            <w:r w:rsidR="001F4A96" w:rsidRPr="00DD11B2">
                              <w:t xml:space="preserve"> Block diagram of the Home Lock </w:t>
                            </w:r>
                            <w:r w:rsidR="00E43444" w:rsidRPr="00DD11B2">
                              <w:t>Authentication System</w:t>
                            </w:r>
                            <w:bookmarkEnd w:id="14"/>
                            <w:bookmarkEnd w:id="15"/>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76B584A3" id="_x0000_t202" coordsize="21600,21600" o:spt="202" path="m,l,21600r21600,l21600,xe">
                <v:stroke joinstyle="miter"/>
                <v:path gradientshapeok="t" o:connecttype="rect"/>
              </v:shapetype>
              <v:shape id="Text Box 23" o:spid="_x0000_s1028" type="#_x0000_t202" style="position:absolute;margin-left:7.45pt;margin-top:138.65pt;width:373.25pt;height:11.5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" stroked="f">
                <v:textbox inset="0,0,0,0">
                  <w:txbxContent>
                    <w:p w14:paraId="35CD4862" w14:textId="5A768B79" w:rsidR="00D615A9" w:rsidRPr="00DD11B2" w:rsidRDefault="00D615A9" w:rsidP="008D54CC">
                      <w:pPr>
                        <w:pStyle w:val="Caption"/>
                        <w:jc w:val="center"/>
                      </w:pPr>
                      <w:bookmarkStart w:id="16" w:name="_Toc87115731"/>
                      <w:bookmarkStart w:id="17" w:name="_Toc87115784"/>
                      <w:r w:rsidRPr="00DD11B2">
                        <w:t xml:space="preserve">Fig </w:t>
                      </w:r>
                      <w:r w:rsidRPr="00DD11B2">
                        <w:fldChar w:fldCharType="begin"/>
                      </w:r>
                      <w:r w:rsidRPr="00DD11B2">
                        <w:instrText xml:space="preserve"> SEQ Fig \* ARABIC </w:instrText>
                      </w:r>
                      <w:r w:rsidRPr="00DD11B2">
                        <w:fldChar w:fldCharType="separate"/>
                      </w:r>
                      <w:r w:rsidR="00404D7F">
                        <w:rPr>
                          <w:noProof/>
                        </w:rPr>
                        <w:t>1</w:t>
                      </w:r>
                      <w:r w:rsidRPr="00DD11B2">
                        <w:fldChar w:fldCharType="end"/>
                      </w:r>
                      <w:r w:rsidR="001F4A96" w:rsidRPr="00DD11B2">
                        <w:t xml:space="preserve"> Block diagram of the Home Lock </w:t>
                      </w:r>
                      <w:r w:rsidR="00E43444" w:rsidRPr="00DD11B2">
                        <w:t>Authentication System</w:t>
                      </w:r>
                      <w:bookmarkEnd w:id="16"/>
                      <w:bookmarkEnd w:id="17"/>
                    </w:p>
                  </w:txbxContent>
                </v:textbox>
                <w10:wrap type="topAndBottom"/>
              </v:shape>
            </w:pict>
          </mc:Fallback>
        </mc:AlternateContent>
      </w:r>
    </w:p>
    <w:p w14:paraId="576C5165" w14:textId="7B0B9998" w:rsidR="00E527DD" w:rsidRPr="00AE5C9F" w:rsidRDefault="00E527DD" w:rsidP="00E135BE">
      <w:pPr>
        <w:pStyle w:val="Thesistext"/>
      </w:pPr>
      <w:r w:rsidRPr="00AE5C9F">
        <w:t>Three basic steps are used to develop a robust face recognition system: (1) face detection, (2) feature extraction, and (3) face recognition. The face detection step is used to detect and locate the human face image obtained by the system. The feature extraction step is employed to extract the feature vectors for any human face located in the first step. Finally, the face recognition step includes the features extracted from the human face to compare it with all template face databases to decide the human face identity</w:t>
      </w:r>
      <w:r w:rsidR="00C951B8" w:rsidRPr="00AE5C9F">
        <w:t xml:space="preserve"> </w:t>
      </w:r>
      <w:r w:rsidR="00C951B8" w:rsidRPr="00AE5C9F">
        <w:fldChar w:fldCharType="begin"/>
      </w:r>
      <w:r w:rsidR="00C951B8" w:rsidRPr="00AE5C9F">
        <w:instrText xml:space="preserve"> ADDIN ZOTERO_ITEM CSL_CITATION {"citationID":"yPvyeKyR","properties":{"formattedCitation":"[6]","plainCitation":"[6]","noteIndex":0},"citationItems":[{"id":22,"uris":["http://zotero.org/users/local/cj99hDsY/items/WKHVPJ5K"],"uri":["http://zotero.org/users/local/cj99hDsY/items/WKHVPJ5K"],"itemData":{"id":22,"type":"article-journal","abstract":"We present a system for recognizing human faces from single images out of a large database containing one image per person. Faces are represented by labeled graphs, based on a Gabor wavelet transform. Image graphs of new faces are extracted by an elastic graph matching process and can be compared by a simple similarity function. The system differs from the preceding one (Lades et al., 1993) in three respects. Phase information is used for accurate node positioning. Object-adapted graphs are used to handle large rotations in depth. Image graph extraction is based on a novel data structure, the bunch graph, which is constructed from a small get of sample image graphs.","container-title":"IEEE Transactions on Pattern Analysis and Machine Intelligence","DOI":"10.1109/34.598235","ISSN":"1939-3539","issue":"7","note":"event: IEEE Transactions on Pattern Analysis and Machine Intelligence","page":"775-779","source":"IEEE Xplore","title":"Face recognition by elastic bunch graph matching","volume":"19","author":[{"family":"Wiskott","given":"L."},{"family":"Krüger","given":"Norbert"},{"family":"Kuiger","given":"N."},{"family":"Malsburg","given":"C.","non-dropping-particle":"von der"}],"issued":{"date-parts":[["1997",7]]}}}],"schema":"https://github.com/citation-style-language/schema/raw/master/csl-citation.json"} </w:instrText>
      </w:r>
      <w:r w:rsidR="00C951B8" w:rsidRPr="00AE5C9F">
        <w:fldChar w:fldCharType="separate"/>
      </w:r>
      <w:r w:rsidR="00C951B8" w:rsidRPr="00AE5C9F">
        <w:t>[6]</w:t>
      </w:r>
      <w:r w:rsidR="00C951B8" w:rsidRPr="00AE5C9F">
        <w:fldChar w:fldCharType="end"/>
      </w:r>
      <w:r w:rsidRPr="00AE5C9F">
        <w:t>.</w:t>
      </w:r>
    </w:p>
    <w:p w14:paraId="717B6BA0" w14:textId="77777777" w:rsidR="00E527DD" w:rsidRPr="00AE5C9F" w:rsidRDefault="00E527DD" w:rsidP="00E135BE">
      <w:pPr>
        <w:pStyle w:val="Thesistext"/>
      </w:pPr>
      <w:r w:rsidRPr="008D54CC">
        <w:rPr>
          <w:i/>
          <w:iCs/>
        </w:rPr>
        <w:t>Face Detection</w:t>
      </w:r>
      <w:r w:rsidRPr="008D54CC">
        <w:t xml:space="preserve">: The face recognition system begins first with the </w:t>
      </w:r>
      <w:r w:rsidRPr="00AE5C9F">
        <w:t>localization of the human faces in a particular image. The purpose of this step is to determine if the input image contains human faces or not. The variations of illumination and facial expression can prevent proper face detection. To facilitate the design of a further face recognition system and make it more robust, pre-processing steps are performed. Also, the face detection step can be used for video and image classification, object detection, region-of-interest detection, and so on.</w:t>
      </w:r>
    </w:p>
    <w:p w14:paraId="142E013C" w14:textId="43F2128B" w:rsidR="00B3303A" w:rsidRPr="00AE5C9F" w:rsidRDefault="00E527DD" w:rsidP="00E135BE">
      <w:pPr>
        <w:pStyle w:val="Thesistext"/>
      </w:pPr>
      <w:r w:rsidRPr="008D54CC">
        <w:rPr>
          <w:i/>
          <w:iCs/>
        </w:rPr>
        <w:t>Feature Extraction</w:t>
      </w:r>
      <w:r w:rsidRPr="008D54CC">
        <w:t xml:space="preserve">: The main function of this step is to extract the features </w:t>
      </w:r>
      <w:r w:rsidRPr="00AE5C9F">
        <w:t>of the face images detected in the detection step. This step represents a face with a set of features vector called a “signature” that describes the prominent features of the face image such as mouth, nose, and eyes with their geometry distribution. Each face is characterized by its structure, size, and shape, which allow it to be identified.</w:t>
      </w:r>
    </w:p>
    <w:p w14:paraId="00CF65BF" w14:textId="77777777" w:rsidR="00E527DD" w:rsidRPr="00AE5C9F" w:rsidRDefault="00E527DD" w:rsidP="00E135BE">
      <w:pPr>
        <w:pStyle w:val="Thesistext"/>
      </w:pPr>
      <w:r w:rsidRPr="00D03550">
        <w:rPr>
          <w:i/>
          <w:iCs/>
        </w:rPr>
        <w:lastRenderedPageBreak/>
        <w:t>Face Recognition</w:t>
      </w:r>
      <w:r w:rsidRPr="008D54CC">
        <w:t>: This step considers the features extracted from the</w:t>
      </w:r>
      <w:r w:rsidRPr="00AE5C9F">
        <w:t xml:space="preserve"> background during the feature extraction step and compares it with known faces stored in a specific database. There are two general applications of face recognition, one is called identification and another one is called verification. During the identification step, a test face is compared with a set of faces aiming to find the most likely match. During the identification step, a test face is compared with a known face in the database to make the acceptance or rejection decision.</w:t>
      </w:r>
    </w:p>
    <w:p w14:paraId="2F7F10AD" w14:textId="4337F7BF" w:rsidR="00E527DD" w:rsidRPr="00392EC9" w:rsidRDefault="00E527DD" w:rsidP="00392EC9">
      <w:pPr>
        <w:pStyle w:val="Heading2"/>
      </w:pPr>
      <w:r w:rsidRPr="00392EC9">
        <w:t>Implementation</w:t>
      </w:r>
    </w:p>
    <w:p w14:paraId="06DAD481" w14:textId="447EBFED" w:rsidR="00E527DD" w:rsidRPr="00AF1E8B" w:rsidRDefault="00E527DD" w:rsidP="00E135BE">
      <w:pPr>
        <w:pStyle w:val="Thesistext"/>
      </w:pPr>
      <w:r w:rsidRPr="00AF1E8B">
        <w:t>The steps for implementing the algorithm are as follows:</w:t>
      </w:r>
    </w:p>
    <w:p w14:paraId="14170F0B" w14:textId="7114BD44" w:rsidR="00E527DD" w:rsidRPr="009C6467" w:rsidRDefault="00E527DD" w:rsidP="009C6467">
      <w:pPr>
        <w:pStyle w:val="Thesistext"/>
        <w:rPr>
          <w:i/>
          <w:iCs/>
        </w:rPr>
      </w:pPr>
      <w:r w:rsidRPr="009C6467">
        <w:rPr>
          <w:i/>
          <w:iCs/>
        </w:rPr>
        <w:t>Installations:</w:t>
      </w:r>
    </w:p>
    <w:p w14:paraId="53A8C99D" w14:textId="77777777" w:rsidR="00E527DD" w:rsidRPr="00AF1E8B" w:rsidRDefault="00E527DD" w:rsidP="00E135BE">
      <w:pPr>
        <w:pStyle w:val="Thesistext"/>
      </w:pPr>
      <w:r w:rsidRPr="00AF1E8B">
        <w:t>First, we must obtain a C++ compiler. This can be accomplished by   installing Visual Studio. We will install the necessary packages here. The list is provided below.</w:t>
      </w:r>
    </w:p>
    <w:p w14:paraId="0D4B7892" w14:textId="77777777" w:rsidR="00E527DD" w:rsidRPr="00AF1E8B" w:rsidRDefault="00E527DD" w:rsidP="00E135BE">
      <w:pPr>
        <w:pStyle w:val="Thesistext"/>
      </w:pPr>
      <w:r w:rsidRPr="00AF1E8B">
        <w:t>cmake</w:t>
      </w:r>
    </w:p>
    <w:p w14:paraId="235D43D2" w14:textId="77777777" w:rsidR="00E527DD" w:rsidRPr="00AF1E8B" w:rsidRDefault="00E527DD" w:rsidP="00E135BE">
      <w:pPr>
        <w:pStyle w:val="Thesistext"/>
      </w:pPr>
      <w:r w:rsidRPr="00AF1E8B">
        <w:t>dlib</w:t>
      </w:r>
    </w:p>
    <w:p w14:paraId="4BFF8D67" w14:textId="77777777" w:rsidR="00E527DD" w:rsidRPr="00AF1E8B" w:rsidRDefault="00E527DD" w:rsidP="00E135BE">
      <w:pPr>
        <w:pStyle w:val="Thesistext"/>
      </w:pPr>
      <w:r w:rsidRPr="00AF1E8B">
        <w:t>face recognition</w:t>
      </w:r>
    </w:p>
    <w:p w14:paraId="25E09883" w14:textId="77777777" w:rsidR="00E527DD" w:rsidRPr="00AF1E8B" w:rsidRDefault="00E527DD" w:rsidP="00E135BE">
      <w:pPr>
        <w:pStyle w:val="Thesistext"/>
      </w:pPr>
      <w:r w:rsidRPr="00AF1E8B">
        <w:t>numpy</w:t>
      </w:r>
    </w:p>
    <w:p w14:paraId="3447A93D" w14:textId="77777777" w:rsidR="00E527DD" w:rsidRPr="00AF1E8B" w:rsidRDefault="00E527DD" w:rsidP="00E135BE">
      <w:pPr>
        <w:pStyle w:val="Thesistext"/>
      </w:pPr>
      <w:r w:rsidRPr="00AF1E8B">
        <w:t>opencv-python</w:t>
      </w:r>
    </w:p>
    <w:p w14:paraId="2AE1112D" w14:textId="1683128F" w:rsidR="00E527DD" w:rsidRPr="00BA7E00" w:rsidRDefault="00E527DD" w:rsidP="00E135BE">
      <w:pPr>
        <w:pStyle w:val="Thesistext"/>
      </w:pPr>
      <w:r w:rsidRPr="008D3DCA">
        <w:rPr>
          <w:i/>
          <w:iCs/>
        </w:rPr>
        <w:t>Face Recognition</w:t>
      </w:r>
      <w:r w:rsidR="008D3DCA">
        <w:t xml:space="preserve"> </w:t>
      </w:r>
      <w:r w:rsidRPr="00BA7E00">
        <w:t>:First we will import the relevant libraries. The Process of Recognition can be divided into 3 steps.</w:t>
      </w:r>
    </w:p>
    <w:p w14:paraId="72A074EE" w14:textId="01539EF5" w:rsidR="001536F2" w:rsidRDefault="00E527DD" w:rsidP="00E135BE">
      <w:pPr>
        <w:pStyle w:val="Thesistext"/>
      </w:pPr>
      <w:r w:rsidRPr="00BA7E00">
        <w:drawing>
          <wp:inline distT="0" distB="0" distL="0" distR="0" wp14:anchorId="0C0DC68C" wp14:editId="674DC539">
            <wp:extent cx="4152900" cy="386443"/>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pic:cNvPicPr>
                  </pic:nvPicPr>
                  <pic:blipFill>
                    <a:blip r:embed="rId10"/>
                    <a:stretch>
                      <a:fillRect/>
                    </a:stretch>
                  </pic:blipFill>
                  <pic:spPr>
                    <a:xfrm>
                      <a:off x="0" y="0"/>
                      <a:ext cx="4228992" cy="393524"/>
                    </a:xfrm>
                    <a:prstGeom prst="rect">
                      <a:avLst/>
                    </a:prstGeom>
                  </pic:spPr>
                </pic:pic>
              </a:graphicData>
            </a:graphic>
          </wp:inline>
        </w:drawing>
      </w:r>
    </w:p>
    <w:p w14:paraId="68327926" w14:textId="38C2CD52" w:rsidR="001536F2" w:rsidRPr="00BA7E00" w:rsidRDefault="001536F2" w:rsidP="00AA697F">
      <w:pPr>
        <w:pStyle w:val="Caption"/>
        <w:jc w:val="center"/>
      </w:pPr>
      <w:bookmarkStart w:id="18" w:name="_Toc87115619"/>
      <w:bookmarkStart w:id="19" w:name="_Toc87115785"/>
      <w:r>
        <w:t xml:space="preserve">Fig </w:t>
      </w:r>
      <w:r>
        <w:fldChar w:fldCharType="begin"/>
      </w:r>
      <w:r>
        <w:instrText xml:space="preserve"> SEQ Fig \* ARABIC </w:instrText>
      </w:r>
      <w:r>
        <w:fldChar w:fldCharType="separate"/>
      </w:r>
      <w:r w:rsidR="00404D7F">
        <w:rPr>
          <w:noProof/>
        </w:rPr>
        <w:t>2</w:t>
      </w:r>
      <w:r>
        <w:fldChar w:fldCharType="end"/>
      </w:r>
      <w:r>
        <w:t xml:space="preserve"> Importing the Libraries</w:t>
      </w:r>
      <w:bookmarkEnd w:id="18"/>
      <w:bookmarkEnd w:id="19"/>
    </w:p>
    <w:p w14:paraId="05BCD8FC" w14:textId="4354258C" w:rsidR="00E527DD" w:rsidRPr="00AE5C9F" w:rsidRDefault="00E527DD" w:rsidP="00E135BE">
      <w:pPr>
        <w:pStyle w:val="Thesistext"/>
      </w:pPr>
      <w:r w:rsidRPr="00AE0F5C">
        <w:rPr>
          <w:i/>
          <w:iCs/>
        </w:rPr>
        <w:t>Loading Images and Converting to RGB</w:t>
      </w:r>
      <w:r w:rsidRPr="00AE5C9F">
        <w:t xml:space="preserve">: The Face Recognition package consists of a load image function that loads the image. Once imported the image </w:t>
      </w:r>
      <w:r w:rsidR="007F0178" w:rsidRPr="00AE5C9F">
        <w:t>must</w:t>
      </w:r>
      <w:r w:rsidRPr="00AE5C9F">
        <w:t xml:space="preserve"> be converted to RGB.</w:t>
      </w:r>
    </w:p>
    <w:p w14:paraId="3B7AADE1" w14:textId="77777777" w:rsidR="001536F2" w:rsidRDefault="0035662C" w:rsidP="00E135BE">
      <w:pPr>
        <w:pStyle w:val="Thesistext"/>
      </w:pPr>
      <w:r w:rsidRPr="00BA7E00">
        <w:drawing>
          <wp:inline distT="0" distB="0" distL="0" distR="0" wp14:anchorId="0F51808A" wp14:editId="0D26D4FD">
            <wp:extent cx="4216400" cy="470535"/>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pic:cNvPicPr>
                  </pic:nvPicPr>
                  <pic:blipFill>
                    <a:blip r:embed="rId11"/>
                    <a:stretch>
                      <a:fillRect/>
                    </a:stretch>
                  </pic:blipFill>
                  <pic:spPr>
                    <a:xfrm>
                      <a:off x="0" y="0"/>
                      <a:ext cx="4216400" cy="470535"/>
                    </a:xfrm>
                    <a:prstGeom prst="rect">
                      <a:avLst/>
                    </a:prstGeom>
                  </pic:spPr>
                </pic:pic>
              </a:graphicData>
            </a:graphic>
          </wp:inline>
        </w:drawing>
      </w:r>
    </w:p>
    <w:p w14:paraId="24996C71" w14:textId="3D1282AD" w:rsidR="0035662C" w:rsidRPr="0029124C" w:rsidRDefault="001536F2" w:rsidP="00AA697F">
      <w:pPr>
        <w:pStyle w:val="Caption"/>
        <w:jc w:val="center"/>
      </w:pPr>
      <w:bookmarkStart w:id="20" w:name="_Toc87115620"/>
      <w:bookmarkStart w:id="21" w:name="_Toc87115786"/>
      <w:r>
        <w:t xml:space="preserve">Fig </w:t>
      </w:r>
      <w:r>
        <w:fldChar w:fldCharType="begin"/>
      </w:r>
      <w:r>
        <w:instrText xml:space="preserve"> SEQ Fig \* ARABIC </w:instrText>
      </w:r>
      <w:r>
        <w:fldChar w:fldCharType="separate"/>
      </w:r>
      <w:r w:rsidR="00404D7F">
        <w:rPr>
          <w:noProof/>
        </w:rPr>
        <w:t>3</w:t>
      </w:r>
      <w:r>
        <w:fldChar w:fldCharType="end"/>
      </w:r>
      <w:r>
        <w:t xml:space="preserve"> Loading the </w:t>
      </w:r>
      <w:r w:rsidR="0029124C">
        <w:t>Images</w:t>
      </w:r>
      <w:bookmarkEnd w:id="20"/>
      <w:bookmarkEnd w:id="21"/>
    </w:p>
    <w:p w14:paraId="011FA0BC" w14:textId="321C3F0B" w:rsidR="00E527DD" w:rsidRPr="00AE5C9F" w:rsidRDefault="00E527DD" w:rsidP="00E135BE">
      <w:pPr>
        <w:pStyle w:val="Thesistext"/>
      </w:pPr>
      <w:r w:rsidRPr="004F7F38">
        <w:rPr>
          <w:i/>
          <w:iCs/>
        </w:rPr>
        <w:lastRenderedPageBreak/>
        <w:t>Find Faces Locations and Encodings</w:t>
      </w:r>
      <w:r w:rsidRPr="00AE5C9F">
        <w:t xml:space="preserve">: In this step we will use the true functionality of the face recognition library. </w:t>
      </w:r>
      <w:r w:rsidR="007F0178" w:rsidRPr="00AE5C9F">
        <w:t>First,</w:t>
      </w:r>
      <w:r w:rsidRPr="00AE5C9F">
        <w:t xml:space="preserve"> we will find the face in the image.</w:t>
      </w:r>
      <w:r w:rsidR="00C951B8" w:rsidRPr="00AE5C9F">
        <w:fldChar w:fldCharType="begin"/>
      </w:r>
      <w:r w:rsidR="00C951B8" w:rsidRPr="00AE5C9F">
        <w:instrText xml:space="preserve"> ADDIN ZOTERO_ITEM CSL_CITATION {"citationID":"kipD8uJg","properties":{"formattedCitation":"[7]","plainCitation":"[7]","noteIndex":0},"citationItems":[{"id":17,"uris":["http://zotero.org/users/local/cj99hDsY/items/PVLUM9XI"],"uri":["http://zotero.org/users/local/cj99hDsY/items/PVLUM9XI"],"itemData":{"id":17,"type":"article-journal","abstract":"Making recognition more reliable under uncontrolled lighting conditions is one of the most important challenges for practical face recognition systems. We tackle this by combining the strengths of robust illumination normalization, local texture-based face representations, distance transform based matching, kernel-based feature extraction and multiple feature fusion. Specifically, we make three main contributions: 1) we present a simple and efficient preprocessing chain that eliminates most of the effects of changing illumination while still preserving the essential appearance details that are needed for recognition; 2) we introduce local ternary patterns (LTP), a generalization of the local binary pattern (LBP) local texture descriptor that is more discriminant and less sensitive to noise in uniform regions, and we show that replacing comparisons based on local spatial histograms with a distance transform based similarity metric further improves the performance of LBP/LTP based face recognition; and 3) we further improve robustness by adding Kernel principal component analysis (PCA) feature extraction and incorporating rich local appearance cues from two complementary sources-Gabor wavelets and LBP-showing that the combination is considerably more accurate than either feature set alone. The resulting method provides state-of-the-art performance on three data sets that are widely used for testing recognition under difficult illumination conditions: Extended Yale-B, CAS-PEAL-R1, and Face Recognition Grand Challenge version 2 experiment 4 (FRGC-204). For example, on the challenging FRGC-204 data set it halves the error rate relative to previously published methods, achieving a face verification rate of 88.1% at 0.1% false accept rate. Further experiments show that our preprocessing method outperforms several existing preprocessors for a range of feature sets, data sets and lighting conditions.","container-title":"IEEE Transactions on Image Processing","DOI":"10.1109/TIP.2010.2042645","ISSN":"1941-0042","issue":"6","note":"event: IEEE Transactions on Image Processing","page":"1635-1650","source":"IEEE Xplore","title":"Enhanced Local Texture Feature Sets for Face Recognition Under Difficult Lighting Conditions","volume":"19","author":[{"family":"Tan","given":"Xiaoyang"},{"family":"Triggs","given":"Bill"}],"issued":{"date-parts":[["2010",6]]}}}],"schema":"https://github.com/citation-style-language/schema/raw/master/csl-citation.json"} </w:instrText>
      </w:r>
      <w:r w:rsidR="00C951B8" w:rsidRPr="00AE5C9F">
        <w:fldChar w:fldCharType="separate"/>
      </w:r>
      <w:r w:rsidR="00C951B8" w:rsidRPr="00AE5C9F">
        <w:t>[7]</w:t>
      </w:r>
      <w:r w:rsidR="00C951B8" w:rsidRPr="00AE5C9F">
        <w:fldChar w:fldCharType="end"/>
      </w:r>
      <w:r w:rsidRPr="00AE5C9F">
        <w:t xml:space="preserve">This is done using HOG (Histogram of Oriented Gradients) at the backend. Once we have the </w:t>
      </w:r>
      <w:r w:rsidR="007F0178" w:rsidRPr="00AE5C9F">
        <w:t>face,</w:t>
      </w:r>
      <w:r w:rsidRPr="00AE5C9F">
        <w:t xml:space="preserve"> they are warped to remove unwanted rotations. Then the image is feed to a pretrained neural network that out puts 128 measurements that are unique to that </w:t>
      </w:r>
      <w:r w:rsidR="007F0178" w:rsidRPr="00AE5C9F">
        <w:t>face</w:t>
      </w:r>
      <w:r w:rsidRPr="00AE5C9F">
        <w:t xml:space="preserve">. The parts that the model measures </w:t>
      </w:r>
      <w:r w:rsidR="007F0178" w:rsidRPr="00AE5C9F">
        <w:t>are</w:t>
      </w:r>
      <w:r w:rsidRPr="00AE5C9F">
        <w:t xml:space="preserve"> not known as this is what the model learns by itself when it was trained. Once we have the face locations and the </w:t>
      </w:r>
      <w:r w:rsidR="007F0178" w:rsidRPr="00AE5C9F">
        <w:t>encodings,</w:t>
      </w:r>
      <w:r w:rsidRPr="00AE5C9F">
        <w:t xml:space="preserve"> we can draw rectangles around our faces.</w:t>
      </w:r>
    </w:p>
    <w:p w14:paraId="3FEEE4F8" w14:textId="77777777" w:rsidR="000D3499" w:rsidRDefault="00B61FDB" w:rsidP="00E135BE">
      <w:pPr>
        <w:pStyle w:val="Thesistext"/>
      </w:pPr>
      <w:r w:rsidRPr="00BA7E00">
        <w:drawing>
          <wp:inline distT="0" distB="0" distL="0" distR="0" wp14:anchorId="716C6A99" wp14:editId="1CDDD4E2">
            <wp:extent cx="4538889" cy="747959"/>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a:picLocks noChangeAspect="1"/>
                    </pic:cNvPicPr>
                  </pic:nvPicPr>
                  <pic:blipFill>
                    <a:blip r:embed="rId12"/>
                    <a:stretch>
                      <a:fillRect/>
                    </a:stretch>
                  </pic:blipFill>
                  <pic:spPr>
                    <a:xfrm>
                      <a:off x="0" y="0"/>
                      <a:ext cx="4612548" cy="760097"/>
                    </a:xfrm>
                    <a:prstGeom prst="rect">
                      <a:avLst/>
                    </a:prstGeom>
                  </pic:spPr>
                </pic:pic>
              </a:graphicData>
            </a:graphic>
          </wp:inline>
        </w:drawing>
      </w:r>
    </w:p>
    <w:p w14:paraId="25B8D91B" w14:textId="31380B21" w:rsidR="00E527DD" w:rsidRPr="00BA7E00" w:rsidRDefault="000D3499" w:rsidP="00AA697F">
      <w:pPr>
        <w:pStyle w:val="Caption"/>
        <w:jc w:val="center"/>
      </w:pPr>
      <w:bookmarkStart w:id="22" w:name="_Toc87115621"/>
      <w:bookmarkStart w:id="23" w:name="_Toc87115787"/>
      <w:r>
        <w:t xml:space="preserve">Fig </w:t>
      </w:r>
      <w:r>
        <w:fldChar w:fldCharType="begin"/>
      </w:r>
      <w:r>
        <w:instrText xml:space="preserve"> SEQ Fig \* ARABIC </w:instrText>
      </w:r>
      <w:r>
        <w:fldChar w:fldCharType="separate"/>
      </w:r>
      <w:r w:rsidR="00404D7F">
        <w:rPr>
          <w:noProof/>
        </w:rPr>
        <w:t>4</w:t>
      </w:r>
      <w:r>
        <w:fldChar w:fldCharType="end"/>
      </w:r>
      <w:r>
        <w:t xml:space="preserve"> Finding the location of the faces</w:t>
      </w:r>
      <w:bookmarkEnd w:id="22"/>
      <w:bookmarkEnd w:id="23"/>
    </w:p>
    <w:p w14:paraId="3F6D9675" w14:textId="5DA62822" w:rsidR="00E527DD" w:rsidRPr="002D07D6" w:rsidRDefault="00E527DD" w:rsidP="002D07D6">
      <w:pPr>
        <w:pStyle w:val="Thesistext"/>
        <w:rPr>
          <w:i/>
          <w:iCs/>
        </w:rPr>
      </w:pPr>
      <w:r w:rsidRPr="002D07D6">
        <w:rPr>
          <w:i/>
          <w:iCs/>
        </w:rPr>
        <w:t>Compare Faces and Find Distance:</w:t>
      </w:r>
    </w:p>
    <w:p w14:paraId="6A31E270" w14:textId="37C55092" w:rsidR="00E527DD" w:rsidRPr="00BA7E00" w:rsidRDefault="00E527DD" w:rsidP="00E135BE">
      <w:pPr>
        <w:pStyle w:val="Thesistext"/>
      </w:pPr>
      <w:r w:rsidRPr="00BA7E00">
        <w:t xml:space="preserve">Once we have the encodings for both faces, then we can compare these 128 measurements of these two faces to find similarities. To compare the package uses one of the most common machine learning methods linear SVM classifier. We can use the </w:t>
      </w:r>
      <w:r w:rsidR="007F0178" w:rsidRPr="00BA7E00">
        <w:t>compare faces</w:t>
      </w:r>
      <w:r w:rsidRPr="00BA7E00">
        <w:t xml:space="preserve"> () function to find if the faces match. This function returns True or False. </w:t>
      </w:r>
      <w:r w:rsidR="00934B77" w:rsidRPr="00BA7E00">
        <w:t>Similarly,</w:t>
      </w:r>
      <w:r w:rsidRPr="00BA7E00">
        <w:t xml:space="preserve"> we can use the </w:t>
      </w:r>
      <w:r w:rsidR="00CA25B7" w:rsidRPr="00BA7E00">
        <w:t>face distance</w:t>
      </w:r>
      <w:r w:rsidRPr="00BA7E00">
        <w:t xml:space="preserve"> () function to find how likely are the faces match in terms of numbers. The lower the distance the better the match.</w:t>
      </w:r>
    </w:p>
    <w:p w14:paraId="0AC11DA4" w14:textId="77777777" w:rsidR="000D3499" w:rsidRDefault="00E527DD" w:rsidP="00E135BE">
      <w:pPr>
        <w:pStyle w:val="Thesistext"/>
      </w:pPr>
      <w:r w:rsidRPr="00BA7E00">
        <w:drawing>
          <wp:inline distT="0" distB="0" distL="0" distR="0" wp14:anchorId="1BC8556D" wp14:editId="6F81FD7A">
            <wp:extent cx="4083050" cy="431800"/>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a:picLocks noChangeAspect="1"/>
                    </pic:cNvPicPr>
                  </pic:nvPicPr>
                  <pic:blipFill>
                    <a:blip r:embed="rId13"/>
                    <a:stretch>
                      <a:fillRect/>
                    </a:stretch>
                  </pic:blipFill>
                  <pic:spPr>
                    <a:xfrm>
                      <a:off x="0" y="0"/>
                      <a:ext cx="4083050" cy="431800"/>
                    </a:xfrm>
                    <a:prstGeom prst="rect">
                      <a:avLst/>
                    </a:prstGeom>
                  </pic:spPr>
                </pic:pic>
              </a:graphicData>
            </a:graphic>
          </wp:inline>
        </w:drawing>
      </w:r>
    </w:p>
    <w:p w14:paraId="32FA3EE8" w14:textId="1EC914FF" w:rsidR="00E527DD" w:rsidRPr="00BA7E00" w:rsidRDefault="000D3499" w:rsidP="00AA697F">
      <w:pPr>
        <w:pStyle w:val="Caption"/>
        <w:jc w:val="center"/>
      </w:pPr>
      <w:bookmarkStart w:id="24" w:name="_Toc87115622"/>
      <w:bookmarkStart w:id="25" w:name="_Toc87115788"/>
      <w:r>
        <w:t xml:space="preserve">Fig </w:t>
      </w:r>
      <w:r>
        <w:fldChar w:fldCharType="begin"/>
      </w:r>
      <w:r>
        <w:instrText xml:space="preserve"> SEQ Fig \* ARABIC </w:instrText>
      </w:r>
      <w:r>
        <w:fldChar w:fldCharType="separate"/>
      </w:r>
      <w:r w:rsidR="00404D7F">
        <w:rPr>
          <w:noProof/>
        </w:rPr>
        <w:t>5</w:t>
      </w:r>
      <w:r>
        <w:fldChar w:fldCharType="end"/>
      </w:r>
      <w:r>
        <w:t xml:space="preserve"> Comparing the faces</w:t>
      </w:r>
      <w:bookmarkEnd w:id="24"/>
      <w:bookmarkEnd w:id="25"/>
    </w:p>
    <w:p w14:paraId="454C22FF" w14:textId="0D7C1124" w:rsidR="00E527DD" w:rsidRPr="00CE78DF" w:rsidRDefault="00E527DD" w:rsidP="00CE78DF">
      <w:pPr>
        <w:pStyle w:val="Thesistext"/>
        <w:rPr>
          <w:i/>
          <w:iCs/>
        </w:rPr>
      </w:pPr>
      <w:r w:rsidRPr="00CE78DF">
        <w:rPr>
          <w:i/>
          <w:iCs/>
        </w:rPr>
        <w:t>Importing Images</w:t>
      </w:r>
    </w:p>
    <w:p w14:paraId="0B3B088F" w14:textId="4C928EEA" w:rsidR="000D3499" w:rsidRPr="000D3499" w:rsidRDefault="00E527DD" w:rsidP="00CE78DF">
      <w:pPr>
        <w:pStyle w:val="Thesistext"/>
      </w:pPr>
      <w:r w:rsidRPr="00BA7E00">
        <w:t>As we have imported before we can use the same load_image_file () function to import our images. But when we have multiple images, importing them individually can become messy. Therefore, we will write a script to import all images in each folder at once. For this we will need the os library so we will import that first. We will store all the images in one list.</w:t>
      </w:r>
      <w:r w:rsidRPr="00BA7E00">
        <w:br/>
      </w:r>
      <w:r w:rsidRPr="00BA7E00">
        <w:lastRenderedPageBreak/>
        <w:t xml:space="preserve"> </w:t>
      </w:r>
      <w:r w:rsidRPr="00BA7E00">
        <w:drawing>
          <wp:inline distT="0" distB="0" distL="0" distR="0" wp14:anchorId="68E62B14" wp14:editId="610F7E8C">
            <wp:extent cx="4788535" cy="1145540"/>
            <wp:effectExtent l="0" t="0" r="0" b="0"/>
            <wp:docPr id="8" name="Picture 8"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Graphical user interface, text, application&#10;&#10;Description automatically generated"/>
                    <pic:cNvPicPr>
                      <a:picLocks noChangeAspect="1"/>
                    </pic:cNvPicPr>
                  </pic:nvPicPr>
                  <pic:blipFill>
                    <a:blip r:embed="rId14"/>
                    <a:stretch>
                      <a:fillRect/>
                    </a:stretch>
                  </pic:blipFill>
                  <pic:spPr>
                    <a:xfrm>
                      <a:off x="0" y="0"/>
                      <a:ext cx="4788535" cy="1145540"/>
                    </a:xfrm>
                    <a:prstGeom prst="rect">
                      <a:avLst/>
                    </a:prstGeom>
                  </pic:spPr>
                </pic:pic>
              </a:graphicData>
            </a:graphic>
          </wp:inline>
        </w:drawing>
      </w:r>
    </w:p>
    <w:p w14:paraId="14E76CE0" w14:textId="32F59A22" w:rsidR="00E527DD" w:rsidRPr="00BA7E00" w:rsidRDefault="000D3499" w:rsidP="00AA697F">
      <w:pPr>
        <w:pStyle w:val="Caption"/>
        <w:jc w:val="center"/>
      </w:pPr>
      <w:bookmarkStart w:id="26" w:name="_Toc87115623"/>
      <w:bookmarkStart w:id="27" w:name="_Toc87115789"/>
      <w:r>
        <w:t xml:space="preserve">Fig </w:t>
      </w:r>
      <w:r>
        <w:fldChar w:fldCharType="begin"/>
      </w:r>
      <w:r>
        <w:instrText xml:space="preserve"> SEQ Fig \* ARABIC </w:instrText>
      </w:r>
      <w:r>
        <w:fldChar w:fldCharType="separate"/>
      </w:r>
      <w:r w:rsidR="00404D7F">
        <w:rPr>
          <w:noProof/>
        </w:rPr>
        <w:t>6</w:t>
      </w:r>
      <w:r>
        <w:fldChar w:fldCharType="end"/>
      </w:r>
      <w:r>
        <w:t xml:space="preserve"> Importing Images</w:t>
      </w:r>
      <w:bookmarkEnd w:id="26"/>
      <w:bookmarkEnd w:id="27"/>
    </w:p>
    <w:p w14:paraId="34F6752A" w14:textId="7264BE69" w:rsidR="00E527DD" w:rsidRPr="009B53FA" w:rsidRDefault="00E527DD" w:rsidP="009B53FA">
      <w:pPr>
        <w:pStyle w:val="Thesistext"/>
        <w:rPr>
          <w:i/>
          <w:iCs/>
        </w:rPr>
      </w:pPr>
      <w:r w:rsidRPr="009B53FA">
        <w:rPr>
          <w:i/>
          <w:iCs/>
        </w:rPr>
        <w:t>Compute Encodings</w:t>
      </w:r>
    </w:p>
    <w:p w14:paraId="1A6ED429" w14:textId="5429716C" w:rsidR="00C951B8" w:rsidRPr="00E135BE" w:rsidRDefault="00E527DD" w:rsidP="00E135BE">
      <w:pPr>
        <w:pStyle w:val="Thesistext"/>
      </w:pPr>
      <w:r w:rsidRPr="00E135BE">
        <w:t xml:space="preserve">Now that we have a list of images, we can iterate through those and create a corresponding encoded list for known faces. To do this we will create a function. As earlier we will first convert it into RGB and then find its encoding using the </w:t>
      </w:r>
      <w:r w:rsidR="00CA25B7" w:rsidRPr="00E135BE">
        <w:t>face encodings</w:t>
      </w:r>
      <w:r w:rsidRPr="00E135BE">
        <w:t xml:space="preserve"> () function. Then we will append each encoding to our list.</w:t>
      </w:r>
      <w:r w:rsidR="00C951B8" w:rsidRPr="00E135BE">
        <w:fldChar w:fldCharType="begin"/>
      </w:r>
      <w:r w:rsidR="00C951B8" w:rsidRPr="00E135BE">
        <w:instrText xml:space="preserve"> ADDIN ZOTERO_ITEM CSL_CITATION {"citationID":"qXOPw7UU","properties":{"formattedCitation":"[8]","plainCitation":"[8]","noteIndex":0},"citationItems":[{"id":29,"uris":["http://zotero.org/users/local/cj99hDsY/items/98XAEL7M"],"uri":["http://zotero.org/users/local/cj99hDsY/items/98XAEL7M"],"itemData":{"id":29,"type":"paper-conference","abstract":"We present a novel approach to address the representation issue and the matching issue in face recognition (verification). Firstly, our approach encodes the micro-structures of the face by a new learning-based encoding method. Unlike many previous manually designed encoding methods (e.g., LBP or SIFT), we use unsupervised learning techniques to learn an encoder from the training examples, which can automatically achieve very good tradeoff between discriminative power and invariance. Then we apply PCA to get a compact face descriptor. We find that a simple normalization mechanism after PCA can further improve the discriminative ability of the descriptor. The resulting face representation, learning-based (LE) descriptor, is compact, highly discriminative, and easy-to-extract. To handle the large pose variation in real-life scenarios, we propose a pose-adaptive matching method that uses pose-specific classifiers to deal with different pose combinations (e.g., frontal v.s. frontal, frontal v.s. left) of the matching face pair. Our approach is comparable with the state-of-the-art methods on the Labeled Face in Wild (LFW) benchmark (we achieved 84.45% recognition rate), while maintaining excellent compactness, simplicity, and generalization aability across different datasets.","container-title":"2010 IEEE Computer Society Conference on Computer Vision and Pattern Recognition","DOI":"10.1109/CVPR.2010.5539992","event":"2010 IEEE Computer Society Conference on Computer Vision and Pattern Recognition","note":"ISSN: 1063-6919","page":"2707-2714","source":"IEEE Xplore","title":"Face recognition with learning-based descriptor","author":[{"family":"Cao","given":"Zhimin"},{"family":"Yin","given":"Qi"},{"family":"Tang","given":"Xiaoou"},{"family":"Sun","given":"Jian"}],"issued":{"date-parts":[["2010",6]]}}}],"schema":"https://github.com/citation-style-language/schema/raw/master/csl-citation.json"} </w:instrText>
      </w:r>
      <w:r w:rsidR="00C951B8" w:rsidRPr="00E135BE">
        <w:fldChar w:fldCharType="separate"/>
      </w:r>
      <w:r w:rsidR="00C951B8" w:rsidRPr="00E135BE">
        <w:t>[8]</w:t>
      </w:r>
      <w:r w:rsidR="00C951B8" w:rsidRPr="00E135BE">
        <w:fldChar w:fldCharType="end"/>
      </w:r>
    </w:p>
    <w:p w14:paraId="6DF9A678" w14:textId="28CDD82D" w:rsidR="00E527DD" w:rsidRPr="00BA7E00" w:rsidRDefault="00E527DD" w:rsidP="00E135BE">
      <w:pPr>
        <w:pStyle w:val="Thesistext"/>
      </w:pPr>
    </w:p>
    <w:p w14:paraId="07A45582" w14:textId="77777777" w:rsidR="000D3499" w:rsidRDefault="00E527DD" w:rsidP="00E135BE">
      <w:pPr>
        <w:pStyle w:val="Thesistext"/>
      </w:pPr>
      <w:r w:rsidRPr="00BA7E00">
        <w:drawing>
          <wp:inline distT="0" distB="0" distL="0" distR="0" wp14:anchorId="2A76AA5C" wp14:editId="25725BAC">
            <wp:extent cx="4788535" cy="1186180"/>
            <wp:effectExtent l="0" t="0" r="0" b="0"/>
            <wp:docPr id="9" name="Picture 9"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Graphical user interface, text, application&#10;&#10;Description automatically generated"/>
                    <pic:cNvPicPr>
                      <a:picLocks noChangeAspect="1"/>
                    </pic:cNvPicPr>
                  </pic:nvPicPr>
                  <pic:blipFill>
                    <a:blip r:embed="rId15"/>
                    <a:stretch>
                      <a:fillRect/>
                    </a:stretch>
                  </pic:blipFill>
                  <pic:spPr>
                    <a:xfrm>
                      <a:off x="0" y="0"/>
                      <a:ext cx="4788535" cy="1186180"/>
                    </a:xfrm>
                    <a:prstGeom prst="rect">
                      <a:avLst/>
                    </a:prstGeom>
                  </pic:spPr>
                </pic:pic>
              </a:graphicData>
            </a:graphic>
          </wp:inline>
        </w:drawing>
      </w:r>
    </w:p>
    <w:p w14:paraId="1D743E1C" w14:textId="2C89E01E" w:rsidR="00E527DD" w:rsidRPr="00BA7E00" w:rsidRDefault="000D3499" w:rsidP="00AA697F">
      <w:pPr>
        <w:pStyle w:val="Caption"/>
        <w:jc w:val="center"/>
      </w:pPr>
      <w:bookmarkStart w:id="28" w:name="_Toc87115624"/>
      <w:bookmarkStart w:id="29" w:name="_Toc87115790"/>
      <w:r>
        <w:t xml:space="preserve">Fig </w:t>
      </w:r>
      <w:r>
        <w:fldChar w:fldCharType="begin"/>
      </w:r>
      <w:r>
        <w:instrText xml:space="preserve"> SEQ Fig \* ARABIC </w:instrText>
      </w:r>
      <w:r>
        <w:fldChar w:fldCharType="separate"/>
      </w:r>
      <w:r w:rsidR="00404D7F">
        <w:rPr>
          <w:noProof/>
        </w:rPr>
        <w:t>7</w:t>
      </w:r>
      <w:r>
        <w:fldChar w:fldCharType="end"/>
      </w:r>
      <w:r>
        <w:t xml:space="preserve"> </w:t>
      </w:r>
      <w:r w:rsidR="00C922B7">
        <w:t>Computing the Encoded Image</w:t>
      </w:r>
      <w:bookmarkEnd w:id="28"/>
      <w:bookmarkEnd w:id="29"/>
    </w:p>
    <w:p w14:paraId="0F7F7D09" w14:textId="77777777" w:rsidR="00E527DD" w:rsidRPr="001B410E" w:rsidRDefault="00E527DD" w:rsidP="001B410E">
      <w:pPr>
        <w:pStyle w:val="Thesistext"/>
        <w:rPr>
          <w:i/>
          <w:iCs/>
        </w:rPr>
      </w:pPr>
      <w:r w:rsidRPr="001B410E">
        <w:rPr>
          <w:i/>
          <w:iCs/>
        </w:rPr>
        <w:t>The While loop</w:t>
      </w:r>
    </w:p>
    <w:p w14:paraId="28EC72FA" w14:textId="6444E097" w:rsidR="00E527DD" w:rsidRPr="00BA7E00" w:rsidRDefault="00E527DD" w:rsidP="00E135BE">
      <w:pPr>
        <w:pStyle w:val="Thesistext"/>
      </w:pPr>
      <w:r w:rsidRPr="00BA7E00">
        <w:t>The while loop is created to run the webcam. But before the while loop, we must create a video capture object so that we can grab frames from the webcam.</w:t>
      </w:r>
      <w:r w:rsidRPr="00BA7E00">
        <w:drawing>
          <wp:inline distT="0" distB="0" distL="0" distR="0" wp14:anchorId="2F339D91" wp14:editId="6A309379">
            <wp:extent cx="4788535" cy="177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pic:cNvPicPr>
                      <a:picLocks noChangeAspect="1"/>
                    </pic:cNvPicPr>
                  </pic:nvPicPr>
                  <pic:blipFill>
                    <a:blip r:embed="rId16"/>
                    <a:stretch>
                      <a:fillRect/>
                    </a:stretch>
                  </pic:blipFill>
                  <pic:spPr>
                    <a:xfrm>
                      <a:off x="0" y="0"/>
                      <a:ext cx="4788535" cy="177800"/>
                    </a:xfrm>
                    <a:prstGeom prst="rect">
                      <a:avLst/>
                    </a:prstGeom>
                  </pic:spPr>
                </pic:pic>
              </a:graphicData>
            </a:graphic>
          </wp:inline>
        </w:drawing>
      </w:r>
    </w:p>
    <w:p w14:paraId="120396D9" w14:textId="77777777" w:rsidR="00E527DD" w:rsidRPr="00672378" w:rsidRDefault="00E527DD" w:rsidP="00672378">
      <w:pPr>
        <w:pStyle w:val="Thesistext"/>
        <w:rPr>
          <w:i/>
          <w:iCs/>
        </w:rPr>
      </w:pPr>
      <w:r w:rsidRPr="00672378">
        <w:rPr>
          <w:i/>
          <w:iCs/>
        </w:rPr>
        <w:t>Webcam Image</w:t>
      </w:r>
    </w:p>
    <w:p w14:paraId="2EBEB4E3" w14:textId="77777777" w:rsidR="00E527DD" w:rsidRPr="00BA7E00" w:rsidRDefault="00E527DD" w:rsidP="00E135BE">
      <w:pPr>
        <w:pStyle w:val="Thesistext"/>
      </w:pPr>
      <w:r w:rsidRPr="00BA7E00">
        <w:t>First, we will read the image from the webcam and then resize it to quarter the size. This is done to increase the speed of the system. Even though the image being used is 1/4th of the original, we will still use the original size while displaying. Next, we will convert it to RGB.</w:t>
      </w:r>
    </w:p>
    <w:p w14:paraId="0EA7E840" w14:textId="77777777" w:rsidR="00C922B7" w:rsidRDefault="00E527DD" w:rsidP="00E135BE">
      <w:pPr>
        <w:pStyle w:val="Thesistext"/>
      </w:pPr>
      <w:r w:rsidRPr="00BA7E00">
        <w:drawing>
          <wp:inline distT="0" distB="0" distL="0" distR="0" wp14:anchorId="649673F4" wp14:editId="7AEB402A">
            <wp:extent cx="4788535" cy="354965"/>
            <wp:effectExtent l="0" t="0" r="0" b="6985"/>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a:picLocks noChangeAspect="1"/>
                    </pic:cNvPicPr>
                  </pic:nvPicPr>
                  <pic:blipFill>
                    <a:blip r:embed="rId17"/>
                    <a:stretch>
                      <a:fillRect/>
                    </a:stretch>
                  </pic:blipFill>
                  <pic:spPr>
                    <a:xfrm>
                      <a:off x="0" y="0"/>
                      <a:ext cx="4788535" cy="354965"/>
                    </a:xfrm>
                    <a:prstGeom prst="rect">
                      <a:avLst/>
                    </a:prstGeom>
                  </pic:spPr>
                </pic:pic>
              </a:graphicData>
            </a:graphic>
          </wp:inline>
        </w:drawing>
      </w:r>
    </w:p>
    <w:p w14:paraId="652E28D4" w14:textId="2E66D419" w:rsidR="00E527DD" w:rsidRPr="00BA7E00" w:rsidRDefault="00C922B7" w:rsidP="00AA697F">
      <w:pPr>
        <w:pStyle w:val="Caption"/>
        <w:jc w:val="center"/>
      </w:pPr>
      <w:bookmarkStart w:id="30" w:name="_Toc87115625"/>
      <w:bookmarkStart w:id="31" w:name="_Toc87115791"/>
      <w:r>
        <w:t xml:space="preserve">Fig </w:t>
      </w:r>
      <w:r>
        <w:fldChar w:fldCharType="begin"/>
      </w:r>
      <w:r>
        <w:instrText xml:space="preserve"> SEQ Fig \* ARABIC </w:instrText>
      </w:r>
      <w:r>
        <w:fldChar w:fldCharType="separate"/>
      </w:r>
      <w:r w:rsidR="00404D7F">
        <w:rPr>
          <w:noProof/>
        </w:rPr>
        <w:t>8</w:t>
      </w:r>
      <w:r>
        <w:fldChar w:fldCharType="end"/>
      </w:r>
      <w:r>
        <w:t xml:space="preserve"> Detecting an Image through webcam</w:t>
      </w:r>
      <w:bookmarkEnd w:id="30"/>
      <w:bookmarkEnd w:id="31"/>
    </w:p>
    <w:p w14:paraId="36E127FB" w14:textId="77777777" w:rsidR="00E527DD" w:rsidRPr="00786396" w:rsidRDefault="00E527DD" w:rsidP="00786396">
      <w:pPr>
        <w:pStyle w:val="Thesistext"/>
        <w:rPr>
          <w:i/>
          <w:iCs/>
        </w:rPr>
      </w:pPr>
      <w:r w:rsidRPr="00786396">
        <w:rPr>
          <w:i/>
          <w:iCs/>
        </w:rPr>
        <w:lastRenderedPageBreak/>
        <w:t>Webcam Encodings</w:t>
      </w:r>
    </w:p>
    <w:p w14:paraId="13F09339" w14:textId="77777777" w:rsidR="00934B77" w:rsidRPr="00BA7E00" w:rsidRDefault="00E527DD" w:rsidP="00E135BE">
      <w:pPr>
        <w:pStyle w:val="Thesistext"/>
      </w:pPr>
      <w:r w:rsidRPr="00BA7E00">
        <w:t xml:space="preserve">Once we have the webcam frame, we will find all the faces in our image. The face location’s function is used for this purpose. Later we will find the face encodings as well. </w:t>
      </w:r>
    </w:p>
    <w:p w14:paraId="041DEE7C" w14:textId="77777777" w:rsidR="00C922B7" w:rsidRDefault="00E527DD" w:rsidP="00E135BE">
      <w:pPr>
        <w:pStyle w:val="Thesistext"/>
      </w:pPr>
      <w:r w:rsidRPr="00BA7E00">
        <w:drawing>
          <wp:inline distT="0" distB="0" distL="0" distR="0" wp14:anchorId="2E097402" wp14:editId="3BB4482B">
            <wp:extent cx="4788535" cy="34988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a:picLocks noChangeAspect="1"/>
                    </pic:cNvPicPr>
                  </pic:nvPicPr>
                  <pic:blipFill>
                    <a:blip r:embed="rId18"/>
                    <a:stretch>
                      <a:fillRect/>
                    </a:stretch>
                  </pic:blipFill>
                  <pic:spPr>
                    <a:xfrm>
                      <a:off x="0" y="0"/>
                      <a:ext cx="4788535" cy="349885"/>
                    </a:xfrm>
                    <a:prstGeom prst="rect">
                      <a:avLst/>
                    </a:prstGeom>
                  </pic:spPr>
                </pic:pic>
              </a:graphicData>
            </a:graphic>
          </wp:inline>
        </w:drawing>
      </w:r>
    </w:p>
    <w:p w14:paraId="60D0F22E" w14:textId="6981843F" w:rsidR="00E527DD" w:rsidRPr="00BA7E00" w:rsidRDefault="00C922B7" w:rsidP="00AA697F">
      <w:pPr>
        <w:pStyle w:val="Caption"/>
        <w:jc w:val="center"/>
      </w:pPr>
      <w:bookmarkStart w:id="32" w:name="_Toc87115626"/>
      <w:bookmarkStart w:id="33" w:name="_Toc87115792"/>
      <w:r>
        <w:t xml:space="preserve">Fig </w:t>
      </w:r>
      <w:r>
        <w:fldChar w:fldCharType="begin"/>
      </w:r>
      <w:r>
        <w:instrText xml:space="preserve"> SEQ Fig \* ARABIC </w:instrText>
      </w:r>
      <w:r>
        <w:fldChar w:fldCharType="separate"/>
      </w:r>
      <w:r w:rsidR="00404D7F">
        <w:rPr>
          <w:noProof/>
        </w:rPr>
        <w:t>9</w:t>
      </w:r>
      <w:r>
        <w:fldChar w:fldCharType="end"/>
      </w:r>
      <w:r>
        <w:t xml:space="preserve"> Encoding the webcam Image</w:t>
      </w:r>
      <w:bookmarkEnd w:id="32"/>
      <w:bookmarkEnd w:id="33"/>
    </w:p>
    <w:p w14:paraId="4AE7C8EB" w14:textId="77777777" w:rsidR="00E527DD" w:rsidRPr="004916F5" w:rsidRDefault="00E527DD" w:rsidP="004916F5">
      <w:pPr>
        <w:pStyle w:val="Thesistext"/>
        <w:rPr>
          <w:i/>
          <w:iCs/>
        </w:rPr>
      </w:pPr>
      <w:r w:rsidRPr="004916F5">
        <w:rPr>
          <w:i/>
          <w:iCs/>
        </w:rPr>
        <w:t>Find Matches</w:t>
      </w:r>
    </w:p>
    <w:p w14:paraId="462DAD59" w14:textId="61896CEC" w:rsidR="00E527DD" w:rsidRPr="00C951B8" w:rsidRDefault="00E527DD" w:rsidP="00E135BE">
      <w:pPr>
        <w:pStyle w:val="Thesistext"/>
        <w:rPr>
          <w:lang w:val="en-US"/>
        </w:rPr>
      </w:pPr>
      <w:r w:rsidRPr="00BA7E00">
        <w:t>Now we can match the current face encodings to our known faces encoding list to find the matches. We will also compute the distance. This is done to find the best match in case more than one face is detected at a time. Once we have the list of face distances, we can find the minimum one, as this would be the best match. Now based on the index value we can determine the name of the person and display it on the original Image.</w:t>
      </w:r>
      <w:r w:rsidR="00C951B8" w:rsidRPr="00C951B8">
        <w:rPr>
          <w:lang w:val="en-US"/>
        </w:rPr>
        <w:t xml:space="preserve"> </w:t>
      </w:r>
      <w:r w:rsidR="00C951B8">
        <w:rPr>
          <w:lang w:val="en-US"/>
        </w:rPr>
        <w:fldChar w:fldCharType="begin"/>
      </w:r>
      <w:r w:rsidR="00C951B8">
        <w:rPr>
          <w:lang w:val="en-US"/>
        </w:rPr>
        <w:instrText xml:space="preserve"> ADDIN ZOTERO_ITEM CSL_CITATION {"citationID":"RFrYMFS4","properties":{"formattedCitation":"[9]","plainCitation":"[9]","noteIndex":0},"citationItems":[{"id":31,"uris":["http://zotero.org/users/local/cj99hDsY/items/PEAFHB9T"],"uri":["http://zotero.org/users/local/cj99hDsY/items/PEAFHB9T"],"itemData":{"id":31,"type":"paper-conference","abstract":"An ideal approach to the problem of pose-invariant face recognition would handle continuous pose variations, would not be database specific, and would achieve high accuracy without any manual intervention. Most of the existing approaches fail to match one or more of these goals. In this paper, we present a fully automatic system for pose-invariant face recognition that not only meets these requirements but also outperforms other comparable methods. We propose a 3D pose normalization method that is completely automatic and leverages the accurate 2D facial feature points found by the system. The current system can handle 3D pose variation up to ±45° in yaw and ±30° in pitch angles. Recognition experiments were conducted on the USF 3D, Multi-PIE, CMU-PIE, FERET, and FacePix databases. Our system not only shows excellent generalization by achieving high accuracy on all 5 databases but also outperforms other methods convincingly.","container-title":"2011 International Conference on Computer Vision","DOI":"10.1109/ICCV.2011.6126336","event":"2011 International Conference on Computer Vision","note":"ISSN: 2380-7504","page":"937-944","source":"IEEE Xplore","title":"Fully automatic pose-invariant face recognition via 3D pose normalization","author":[{"family":"Asthana","given":"Akshay"},{"family":"Marks","given":"Tim K."},{"family":"Jones","given":"Michael J."},{"family":"Tieu","given":"Kinh H."},{"family":"Rohith","given":"MV"}],"issued":{"date-parts":[["2011",11]]}}}],"schema":"https://github.com/citation-style-language/schema/raw/master/csl-citation.json"} </w:instrText>
      </w:r>
      <w:r w:rsidR="00C951B8">
        <w:rPr>
          <w:lang w:val="en-US"/>
        </w:rPr>
        <w:fldChar w:fldCharType="separate"/>
      </w:r>
      <w:r w:rsidR="00C951B8" w:rsidRPr="006B32C1">
        <w:t>[9]</w:t>
      </w:r>
      <w:r w:rsidR="00C951B8">
        <w:rPr>
          <w:lang w:val="en-US"/>
        </w:rPr>
        <w:fldChar w:fldCharType="end"/>
      </w:r>
    </w:p>
    <w:p w14:paraId="616005F3" w14:textId="77777777" w:rsidR="00E527DD" w:rsidRPr="00BA7E00" w:rsidRDefault="00E527DD" w:rsidP="00E135BE">
      <w:pPr>
        <w:pStyle w:val="Thesistext"/>
      </w:pPr>
      <w:r w:rsidRPr="00BA7E00">
        <w:drawing>
          <wp:inline distT="0" distB="0" distL="0" distR="0" wp14:anchorId="0E41727D" wp14:editId="7FD1E937">
            <wp:extent cx="4788535" cy="37846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788535" cy="378460"/>
                    </a:xfrm>
                    <a:prstGeom prst="rect">
                      <a:avLst/>
                    </a:prstGeom>
                    <a:noFill/>
                    <a:ln>
                      <a:noFill/>
                    </a:ln>
                  </pic:spPr>
                </pic:pic>
              </a:graphicData>
            </a:graphic>
          </wp:inline>
        </w:drawing>
      </w:r>
    </w:p>
    <w:p w14:paraId="3BD11438" w14:textId="77777777" w:rsidR="00E527DD" w:rsidRPr="00BA7E00" w:rsidRDefault="00E527DD" w:rsidP="00E135BE">
      <w:pPr>
        <w:pStyle w:val="Thesistext"/>
      </w:pPr>
      <w:r w:rsidRPr="00BA7E00">
        <w:drawing>
          <wp:inline distT="0" distB="0" distL="0" distR="0" wp14:anchorId="32ECF1F2" wp14:editId="470A9A45">
            <wp:extent cx="4788535" cy="295910"/>
            <wp:effectExtent l="0" t="0" r="0" b="889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788535" cy="295910"/>
                    </a:xfrm>
                    <a:prstGeom prst="rect">
                      <a:avLst/>
                    </a:prstGeom>
                    <a:noFill/>
                    <a:ln>
                      <a:noFill/>
                    </a:ln>
                  </pic:spPr>
                </pic:pic>
              </a:graphicData>
            </a:graphic>
          </wp:inline>
        </w:drawing>
      </w:r>
    </w:p>
    <w:p w14:paraId="1DD57778" w14:textId="77777777" w:rsidR="00C922B7" w:rsidRDefault="00E527DD" w:rsidP="00E135BE">
      <w:pPr>
        <w:pStyle w:val="Thesistext"/>
      </w:pPr>
      <w:r w:rsidRPr="00BA7E00">
        <w:drawing>
          <wp:inline distT="0" distB="0" distL="0" distR="0" wp14:anchorId="7CCD1C3C" wp14:editId="63C11B76">
            <wp:extent cx="4788535" cy="869950"/>
            <wp:effectExtent l="0" t="0" r="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a:picLocks noChangeAspect="1"/>
                    </pic:cNvPicPr>
                  </pic:nvPicPr>
                  <pic:blipFill>
                    <a:blip r:embed="rId21"/>
                    <a:stretch>
                      <a:fillRect/>
                    </a:stretch>
                  </pic:blipFill>
                  <pic:spPr>
                    <a:xfrm>
                      <a:off x="0" y="0"/>
                      <a:ext cx="4788535" cy="869950"/>
                    </a:xfrm>
                    <a:prstGeom prst="rect">
                      <a:avLst/>
                    </a:prstGeom>
                  </pic:spPr>
                </pic:pic>
              </a:graphicData>
            </a:graphic>
          </wp:inline>
        </w:drawing>
      </w:r>
      <w:bookmarkStart w:id="34" w:name="_Toc380569513"/>
    </w:p>
    <w:p w14:paraId="55AA50BD" w14:textId="40DD7CC6" w:rsidR="00E527DD" w:rsidRPr="00BA7E00" w:rsidRDefault="00C922B7" w:rsidP="00AA697F">
      <w:pPr>
        <w:pStyle w:val="Caption"/>
        <w:jc w:val="center"/>
      </w:pPr>
      <w:bookmarkStart w:id="35" w:name="_Toc87115627"/>
      <w:bookmarkStart w:id="36" w:name="_Toc87115793"/>
      <w:r>
        <w:t xml:space="preserve">Fig </w:t>
      </w:r>
      <w:r>
        <w:fldChar w:fldCharType="begin"/>
      </w:r>
      <w:r>
        <w:instrText xml:space="preserve"> SEQ Fig \* ARABIC </w:instrText>
      </w:r>
      <w:r>
        <w:fldChar w:fldCharType="separate"/>
      </w:r>
      <w:r w:rsidR="00404D7F">
        <w:rPr>
          <w:noProof/>
        </w:rPr>
        <w:t>10</w:t>
      </w:r>
      <w:r>
        <w:fldChar w:fldCharType="end"/>
      </w:r>
      <w:r>
        <w:t xml:space="preserve"> Finding the Image match</w:t>
      </w:r>
      <w:bookmarkEnd w:id="35"/>
      <w:bookmarkEnd w:id="36"/>
    </w:p>
    <w:p w14:paraId="3128BAC5" w14:textId="0D3222B1" w:rsidR="00AE28E9" w:rsidRPr="00E135BE" w:rsidRDefault="00AE28E9" w:rsidP="00E135BE">
      <w:pPr>
        <w:pStyle w:val="Thesistext"/>
        <w:rPr>
          <w:lang w:val="en-US"/>
        </w:rPr>
      </w:pPr>
      <w:r w:rsidRPr="00A64CBD">
        <w:rPr>
          <w:i/>
          <w:iCs/>
        </w:rPr>
        <w:t>Software</w:t>
      </w:r>
      <w:r w:rsidRPr="00BA7E00">
        <w:t>: This algorithm is implemented using Intel core i7 processor with a web camera resolution of still image of 0.92 megapixel and video upto 1280 x 720 (HD) at 30 fps.</w:t>
      </w:r>
      <w:r w:rsidR="00C951B8">
        <w:rPr>
          <w:lang w:val="en-US"/>
        </w:rPr>
        <w:fldChar w:fldCharType="begin"/>
      </w:r>
      <w:r w:rsidR="00C951B8">
        <w:rPr>
          <w:lang w:val="en-US"/>
        </w:rPr>
        <w:instrText xml:space="preserve"> ADDIN ZOTERO_ITEM CSL_CITATION {"citationID":"blPPiGNi","properties":{"formattedCitation":"[10]","plainCitation":"[10]","noteIndex":0},"citationItems":[{"id":34,"uris":["http://zotero.org/users/local/cj99hDsY/items/ZQMIGC9I"],"uri":["http://zotero.org/users/local/cj99hDsY/items/ZQMIGC9I"],"itemData":{"id":34,"type":"article-journal","abstract":"Autonomous learning is demonstrated by living beings that learn visual invariances during their visual experience. Standard neural network models do not show this sort of learning. On the example of face recognition in different situations we propose a learning process that separates learning of the invariance proper from learning new instances of individuals. The invariance is learned by a set of examples called model, which contains instances of all situations. New instances are compared with these on the basis of rank lists, which allow generalization across situations. The result is also implemented as a spike-time-based neural network, which is shown to be robust against disturbances. The learning capability is demonstrated by recognition experiments on a set of standard face databases.","collection-title":"Special Issue on Autonomous Learning","container-title":"Neural Networks","DOI":"10.1016/j.neunet.2012.07.006","ISSN":"0893-6080","journalAbbreviation":"Neural Networks","language":"en","page":"137-146","source":"ScienceDirect","title":"Learning invariant face recognition from examples","volume":"41","author":[{"family":"Müller","given":"Marco K."},{"family":"Tremer","given":"Michael"},{"family":"Bodenstein","given":"Christian"},{"family":"Würtz","given":"Rolf P."}],"issued":{"date-parts":[["2013",5,1]]}}}],"schema":"https://github.com/citation-style-language/schema/raw/master/csl-citation.json"} </w:instrText>
      </w:r>
      <w:r w:rsidR="00C951B8">
        <w:rPr>
          <w:lang w:val="en-US"/>
        </w:rPr>
        <w:fldChar w:fldCharType="separate"/>
      </w:r>
      <w:r w:rsidR="00C951B8" w:rsidRPr="006B32C1">
        <w:t>[10]</w:t>
      </w:r>
      <w:r w:rsidR="00C951B8">
        <w:rPr>
          <w:lang w:val="en-US"/>
        </w:rPr>
        <w:fldChar w:fldCharType="end"/>
      </w:r>
    </w:p>
    <w:p w14:paraId="0291E4F9" w14:textId="77777777" w:rsidR="00AE28E9" w:rsidRPr="00BA7E00" w:rsidRDefault="00AE28E9" w:rsidP="00E135BE">
      <w:pPr>
        <w:pStyle w:val="Thesistext"/>
      </w:pPr>
      <w:r w:rsidRPr="00A64CBD">
        <w:rPr>
          <w:i/>
          <w:iCs/>
        </w:rPr>
        <w:t>Hardware</w:t>
      </w:r>
      <w:r w:rsidRPr="00BA7E00">
        <w:t xml:space="preserve">: The hardware used for implementation is our personal laptop </w:t>
      </w:r>
    </w:p>
    <w:p w14:paraId="3209C9EC" w14:textId="77777777" w:rsidR="00AE28E9" w:rsidRPr="00BA7E00" w:rsidRDefault="00AE28E9" w:rsidP="00E135BE">
      <w:pPr>
        <w:pStyle w:val="Thesistext"/>
      </w:pPr>
      <w:r w:rsidRPr="00A64CBD">
        <w:rPr>
          <w:i/>
          <w:iCs/>
        </w:rPr>
        <w:t>Color:</w:t>
      </w:r>
      <w:r w:rsidRPr="00BA7E00">
        <w:t xml:space="preserve"> It can be implemented on both variations: black and white as well as color scale.</w:t>
      </w:r>
    </w:p>
    <w:p w14:paraId="03EDBDE1" w14:textId="05A3C3A1" w:rsidR="00BA7E00" w:rsidRDefault="00AE28E9" w:rsidP="00E135BE">
      <w:pPr>
        <w:pStyle w:val="Thesistext"/>
      </w:pPr>
      <w:r w:rsidRPr="00A64CBD">
        <w:rPr>
          <w:i/>
          <w:iCs/>
        </w:rPr>
        <w:t>No of subjects</w:t>
      </w:r>
      <w:r w:rsidRPr="00BA7E00">
        <w:t>: We have implemented the algorithm on 2 subjects.</w:t>
      </w:r>
    </w:p>
    <w:p w14:paraId="347CC7AF" w14:textId="2699283D" w:rsidR="006237BF" w:rsidRPr="00EB63B0" w:rsidRDefault="00E527DD" w:rsidP="0011537F">
      <w:pPr>
        <w:pStyle w:val="Heading2"/>
      </w:pPr>
      <w:r w:rsidRPr="00EB63B0">
        <w:lastRenderedPageBreak/>
        <w:t>Validation</w:t>
      </w:r>
      <w:bookmarkEnd w:id="34"/>
    </w:p>
    <w:p w14:paraId="1BD5DF74" w14:textId="634EB3FB" w:rsidR="00514346" w:rsidRPr="00F22459" w:rsidRDefault="00514346" w:rsidP="00E135BE">
      <w:pPr>
        <w:pStyle w:val="Thesistext"/>
      </w:pPr>
      <w:r w:rsidRPr="00F22459">
        <w:t>The tests on the subject have been done and the final output shows the detected face after running the algorithm successfully. The owner of the detected face will be given access through the door.</w:t>
      </w:r>
    </w:p>
    <w:p w14:paraId="5D5B86A3" w14:textId="77777777" w:rsidR="00514346" w:rsidRDefault="00514346" w:rsidP="00477D54">
      <w:pPr>
        <w:jc w:val="both"/>
        <w:rPr>
          <w:lang w:val="en-US" w:eastAsia="en-US"/>
        </w:rPr>
      </w:pPr>
    </w:p>
    <w:p w14:paraId="4F6162EC" w14:textId="76EA1B63" w:rsidR="00F05A7B" w:rsidRPr="00514346" w:rsidRDefault="00AE28E9" w:rsidP="00477D54">
      <w:pPr>
        <w:jc w:val="both"/>
        <w:rPr>
          <w:lang w:val="en-US" w:eastAsia="en-US"/>
        </w:rPr>
      </w:pPr>
      <w:r>
        <w:rPr>
          <w:noProof/>
        </w:rPr>
        <w:drawing>
          <wp:inline distT="0" distB="0" distL="0" distR="0" wp14:anchorId="414AFED5" wp14:editId="46FF3E83">
            <wp:extent cx="4788535" cy="2707640"/>
            <wp:effectExtent l="0" t="0" r="0" b="0"/>
            <wp:docPr id="12" name="Picture 12" descr="A screenshot of a person&#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A screenshot of a person&#10;&#10;Description automatically generated with medium confidence"/>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4788535" cy="2707640"/>
                    </a:xfrm>
                    <a:prstGeom prst="rect">
                      <a:avLst/>
                    </a:prstGeom>
                    <a:noFill/>
                    <a:ln>
                      <a:noFill/>
                    </a:ln>
                  </pic:spPr>
                </pic:pic>
              </a:graphicData>
            </a:graphic>
          </wp:inline>
        </w:drawing>
      </w:r>
    </w:p>
    <w:p w14:paraId="4D0F1079" w14:textId="33C5787F" w:rsidR="00CC623B" w:rsidRDefault="00F05A7B" w:rsidP="00AA697F">
      <w:pPr>
        <w:pStyle w:val="Caption"/>
        <w:jc w:val="center"/>
      </w:pPr>
      <w:bookmarkStart w:id="37" w:name="_Toc87115794"/>
      <w:r>
        <w:t xml:space="preserve">Fig </w:t>
      </w:r>
      <w:r>
        <w:fldChar w:fldCharType="begin"/>
      </w:r>
      <w:r>
        <w:instrText xml:space="preserve"> SEQ Fig \* ARABIC </w:instrText>
      </w:r>
      <w:r>
        <w:fldChar w:fldCharType="separate"/>
      </w:r>
      <w:r w:rsidR="00404D7F">
        <w:rPr>
          <w:noProof/>
        </w:rPr>
        <w:t>11</w:t>
      </w:r>
      <w:r>
        <w:fldChar w:fldCharType="end"/>
      </w:r>
      <w:r>
        <w:t xml:space="preserve"> The Verification of webcam along with the al</w:t>
      </w:r>
      <w:bookmarkEnd w:id="7"/>
      <w:r>
        <w:t>gorithm</w:t>
      </w:r>
      <w:bookmarkEnd w:id="37"/>
    </w:p>
    <w:p w14:paraId="7BCEF9DA" w14:textId="7DE07EE0" w:rsidR="00417E36" w:rsidRDefault="00417E36" w:rsidP="00477D54">
      <w:pPr>
        <w:spacing w:after="160" w:line="259" w:lineRule="auto"/>
        <w:jc w:val="both"/>
        <w:rPr>
          <w:rFonts w:ascii="Arial" w:hAnsi="Arial" w:cs="Arial"/>
          <w:b/>
          <w:bCs/>
          <w:kern w:val="32"/>
          <w:sz w:val="40"/>
          <w:szCs w:val="32"/>
          <w:lang w:val="en-GB"/>
        </w:rPr>
      </w:pPr>
      <w:bookmarkStart w:id="38" w:name="_Toc380569514"/>
      <w:r>
        <w:br w:type="page"/>
      </w:r>
    </w:p>
    <w:p w14:paraId="00038D54" w14:textId="7DE07EE0" w:rsidR="00E527DD" w:rsidRPr="00EB63B0" w:rsidRDefault="00E527DD" w:rsidP="00275741">
      <w:pPr>
        <w:pStyle w:val="Heading1"/>
      </w:pPr>
      <w:r w:rsidRPr="00EB63B0">
        <w:lastRenderedPageBreak/>
        <w:t>Chapter:</w:t>
      </w:r>
      <w:r w:rsidR="00EF4CEF" w:rsidRPr="00EB63B0">
        <w:br/>
      </w:r>
      <w:r w:rsidRPr="00EB63B0">
        <w:t>Conclusion and future work</w:t>
      </w:r>
      <w:bookmarkEnd w:id="38"/>
    </w:p>
    <w:p w14:paraId="23518817" w14:textId="77777777" w:rsidR="00E527DD" w:rsidRPr="00F22459" w:rsidRDefault="00E527DD" w:rsidP="00E135BE">
      <w:pPr>
        <w:pStyle w:val="Thesistext"/>
      </w:pPr>
      <w:r w:rsidRPr="00F22459">
        <w:t>The system is self-sufficient and can decide whether to allow the visitor. Only the known visitor has permission from the owner. This smart lock can help with security management. The system controls the main entrance access workplace. It can help you save time by notifying and managing the user. Customers and employees using this system can avoid unwanted visits and confrontation.</w:t>
      </w:r>
    </w:p>
    <w:p w14:paraId="5D42621F" w14:textId="77777777" w:rsidR="00CC35BA" w:rsidRPr="00F22459" w:rsidRDefault="00E527DD" w:rsidP="00E135BE">
      <w:pPr>
        <w:pStyle w:val="Thesistext"/>
      </w:pPr>
      <w:r w:rsidRPr="00F22459">
        <w:t>Future works have many possible leads as we can develop the technique of retinal scan for more accurate security and aging factor. One can also increase the scope of the project to an industrial level providing security to design rooms, development rooms etc on a large scale. Owner can receive alerts via mobile in the future when there’s an access breach which is a safety measure.</w:t>
      </w:r>
    </w:p>
    <w:p w14:paraId="3DAA169E" w14:textId="77777777" w:rsidR="00AE28E9" w:rsidRDefault="00AE28E9" w:rsidP="00477D54">
      <w:pPr>
        <w:spacing w:after="160" w:line="259" w:lineRule="auto"/>
        <w:jc w:val="both"/>
        <w:rPr>
          <w:b/>
          <w:bCs/>
          <w:sz w:val="40"/>
          <w:szCs w:val="40"/>
          <w:lang w:val="en-GB"/>
        </w:rPr>
      </w:pPr>
      <w:bookmarkStart w:id="39" w:name="_Toc380569524"/>
      <w:r>
        <w:rPr>
          <w:b/>
          <w:bCs/>
          <w:sz w:val="40"/>
          <w:szCs w:val="40"/>
        </w:rPr>
        <w:br w:type="page"/>
      </w:r>
    </w:p>
    <w:p w14:paraId="465FA5E4" w14:textId="5DB21E79" w:rsidR="00CC623B" w:rsidRPr="003F01CC" w:rsidRDefault="00E527DD" w:rsidP="003502DA">
      <w:pPr>
        <w:pStyle w:val="Headingnonumber"/>
        <w:rPr>
          <w:rFonts w:cs="Times New Roman"/>
        </w:rPr>
      </w:pPr>
      <w:r w:rsidRPr="00EB63B0">
        <w:lastRenderedPageBreak/>
        <w:t>Reference</w:t>
      </w:r>
      <w:bookmarkStart w:id="40" w:name="_Ref349116486"/>
      <w:bookmarkEnd w:id="39"/>
    </w:p>
    <w:bookmarkEnd w:id="0"/>
    <w:bookmarkEnd w:id="40"/>
    <w:p w14:paraId="2430C93F" w14:textId="77777777" w:rsidR="004A3E60" w:rsidRPr="004A3E60" w:rsidRDefault="004A3E60" w:rsidP="008C32D6">
      <w:pPr>
        <w:pStyle w:val="StyleReferences"/>
      </w:pPr>
      <w:r>
        <w:fldChar w:fldCharType="begin"/>
      </w:r>
      <w:r>
        <w:instrText xml:space="preserve"> ADDIN ZOTERO_BIBL {"uncited":[],"omitted":[],"custom":[]} CSL_BIBLIOGRAPHY </w:instrText>
      </w:r>
      <w:r>
        <w:fldChar w:fldCharType="separate"/>
      </w:r>
      <w:r w:rsidRPr="004A3E60">
        <w:t>[1]</w:t>
      </w:r>
      <w:r w:rsidRPr="004A3E60">
        <w:tab/>
        <w:t xml:space="preserve">N. A. Othman and I. Aydin, “A face recognition method in the Internet of Things for security applications in smart homes and cities,” in </w:t>
      </w:r>
      <w:r w:rsidRPr="004A3E60">
        <w:rPr>
          <w:i/>
          <w:iCs/>
        </w:rPr>
        <w:t>2018 6th International Istanbul Smart Grids and Cities Congress and Fair (ICSG)</w:t>
      </w:r>
      <w:r w:rsidRPr="004A3E60">
        <w:t>, Apr. 2018, pp. 20–24. doi: 10.1109/SGCF.2018.8408934.</w:t>
      </w:r>
    </w:p>
    <w:p w14:paraId="7EA54A2D" w14:textId="77777777" w:rsidR="004A3E60" w:rsidRPr="004A3E60" w:rsidRDefault="004A3E60" w:rsidP="008C32D6">
      <w:pPr>
        <w:pStyle w:val="StyleReferences"/>
      </w:pPr>
      <w:r w:rsidRPr="004A3E60">
        <w:t>[2]</w:t>
      </w:r>
      <w:r w:rsidRPr="004A3E60">
        <w:tab/>
        <w:t xml:space="preserve">G. Fortino, A. Guerrieri, W. Russo, and C. Savaglio, “Middlewares for Smart Objects and Smart Environments: Overview and Comparison,” in </w:t>
      </w:r>
      <w:r w:rsidRPr="004A3E60">
        <w:rPr>
          <w:i/>
          <w:iCs/>
        </w:rPr>
        <w:t>Internet of Things Based on Smart Objects: Technology, Middleware and Applications</w:t>
      </w:r>
      <w:r w:rsidRPr="004A3E60">
        <w:t>, G. Fortino and P. Trunfio, Eds. Cham: Springer International Publishing, 2014, pp. 1–27. doi: 10.1007/978-3-319-00491-4_1.</w:t>
      </w:r>
    </w:p>
    <w:p w14:paraId="261BADD0" w14:textId="77777777" w:rsidR="004A3E60" w:rsidRPr="004A3E60" w:rsidRDefault="004A3E60" w:rsidP="008C32D6">
      <w:pPr>
        <w:pStyle w:val="StyleReferences"/>
      </w:pPr>
      <w:r w:rsidRPr="004A3E60">
        <w:t>[3]</w:t>
      </w:r>
      <w:r w:rsidRPr="004A3E60">
        <w:tab/>
        <w:t>“An empirical examination of consumer adoption of Internet of Things services: Network externalities and concern for information privacy perspectives - ScienceDirect.” https://www.sciencedirect.com/science/article/abs/pii/S0747563216302990 (accessed Nov. 06, 2021).</w:t>
      </w:r>
    </w:p>
    <w:p w14:paraId="0EE7DC02" w14:textId="77777777" w:rsidR="004A3E60" w:rsidRPr="004A3E60" w:rsidRDefault="004A3E60" w:rsidP="008C32D6">
      <w:pPr>
        <w:pStyle w:val="StyleReferences"/>
      </w:pPr>
      <w:r w:rsidRPr="004A3E60">
        <w:t>[4]</w:t>
      </w:r>
      <w:r w:rsidRPr="004A3E60">
        <w:tab/>
        <w:t xml:space="preserve">Q. Yin, X. Tang, and J. Sun, “An associate-predict model for face recognition,” in </w:t>
      </w:r>
      <w:r w:rsidRPr="004A3E60">
        <w:rPr>
          <w:i/>
          <w:iCs/>
        </w:rPr>
        <w:t>CVPR 2011</w:t>
      </w:r>
      <w:r w:rsidRPr="004A3E60">
        <w:t>, Jun. 2011, pp. 497–504. doi: 10.1109/CVPR.2011.5995494.</w:t>
      </w:r>
    </w:p>
    <w:p w14:paraId="6FEFEB3A" w14:textId="77777777" w:rsidR="004A3E60" w:rsidRPr="004A3E60" w:rsidRDefault="004A3E60" w:rsidP="008C32D6">
      <w:pPr>
        <w:pStyle w:val="StyleReferences"/>
      </w:pPr>
      <w:r w:rsidRPr="004A3E60">
        <w:t>[5]</w:t>
      </w:r>
      <w:r w:rsidRPr="004A3E60">
        <w:tab/>
        <w:t xml:space="preserve">T. Ahonen, A. Hadid, and M. Pietikainen, “Face Description with Local Binary Patterns: Application to Face Recognition,” </w:t>
      </w:r>
      <w:r w:rsidRPr="004A3E60">
        <w:rPr>
          <w:i/>
          <w:iCs/>
        </w:rPr>
        <w:t>IEEE Transactions on Pattern Analysis and Machine Intelligence</w:t>
      </w:r>
      <w:r w:rsidRPr="004A3E60">
        <w:t>, vol. 28, no. 12, pp. 2037–2041, Dec. 2006, doi: 10.1109/TPAMI.2006.244.</w:t>
      </w:r>
    </w:p>
    <w:p w14:paraId="621FFA3E" w14:textId="77777777" w:rsidR="004A3E60" w:rsidRPr="004A3E60" w:rsidRDefault="004A3E60" w:rsidP="008C32D6">
      <w:pPr>
        <w:pStyle w:val="StyleReferences"/>
      </w:pPr>
      <w:r w:rsidRPr="004A3E60">
        <w:t>[6]</w:t>
      </w:r>
      <w:r w:rsidRPr="004A3E60">
        <w:tab/>
        <w:t xml:space="preserve">L. Wiskott, N. Krüger, N. Kuiger, and C. von der Malsburg, “Face recognition by elastic bunch graph matching,” </w:t>
      </w:r>
      <w:r w:rsidRPr="004A3E60">
        <w:rPr>
          <w:i/>
          <w:iCs/>
        </w:rPr>
        <w:t>IEEE Transactions on Pattern Analysis and Machine Intelligence</w:t>
      </w:r>
      <w:r w:rsidRPr="004A3E60">
        <w:t>, vol. 19, no. 7, pp. 775–779, Jul. 1997, doi: 10.1109/34.598235.</w:t>
      </w:r>
    </w:p>
    <w:p w14:paraId="7FD00532" w14:textId="77777777" w:rsidR="004A3E60" w:rsidRPr="004A3E60" w:rsidRDefault="004A3E60" w:rsidP="008C32D6">
      <w:pPr>
        <w:pStyle w:val="StyleReferences"/>
      </w:pPr>
      <w:r w:rsidRPr="004A3E60">
        <w:t>[7]</w:t>
      </w:r>
      <w:r w:rsidRPr="004A3E60">
        <w:tab/>
        <w:t xml:space="preserve">X. Tan and B. Triggs, “Enhanced Local Texture Feature Sets for Face Recognition Under Difficult Lighting Conditions,” </w:t>
      </w:r>
      <w:r w:rsidRPr="004A3E60">
        <w:rPr>
          <w:i/>
          <w:iCs/>
        </w:rPr>
        <w:t>IEEE Transactions on Image Processing</w:t>
      </w:r>
      <w:r w:rsidRPr="004A3E60">
        <w:t>, vol. 19, no. 6, pp. 1635–1650, Jun. 2010, doi: 10.1109/TIP.2010.2042645.</w:t>
      </w:r>
    </w:p>
    <w:p w14:paraId="6A6445D9" w14:textId="77777777" w:rsidR="004A3E60" w:rsidRPr="004A3E60" w:rsidRDefault="004A3E60" w:rsidP="008C32D6">
      <w:pPr>
        <w:pStyle w:val="StyleReferences"/>
      </w:pPr>
      <w:r w:rsidRPr="004A3E60">
        <w:t>[8]</w:t>
      </w:r>
      <w:r w:rsidRPr="004A3E60">
        <w:tab/>
        <w:t xml:space="preserve">Z. Cao, Q. Yin, X. Tang, and J. Sun, “Face recognition with learning-based descriptor,” in </w:t>
      </w:r>
      <w:r w:rsidRPr="004A3E60">
        <w:rPr>
          <w:i/>
          <w:iCs/>
        </w:rPr>
        <w:t>2010 IEEE Computer Society Conference on Computer Vision and Pattern Recognition</w:t>
      </w:r>
      <w:r w:rsidRPr="004A3E60">
        <w:t>, Jun. 2010, pp. 2707–2714. doi: 10.1109/CVPR.2010.5539992.</w:t>
      </w:r>
    </w:p>
    <w:p w14:paraId="23D88B3F" w14:textId="77777777" w:rsidR="004A3E60" w:rsidRPr="004A3E60" w:rsidRDefault="004A3E60" w:rsidP="008C32D6">
      <w:pPr>
        <w:pStyle w:val="StyleReferences"/>
      </w:pPr>
      <w:r w:rsidRPr="004A3E60">
        <w:lastRenderedPageBreak/>
        <w:t>[9]</w:t>
      </w:r>
      <w:r w:rsidRPr="004A3E60">
        <w:tab/>
        <w:t xml:space="preserve">A. Asthana, T. K. Marks, M. J. Jones, K. H. Tieu, and M. Rohith, “Fully automatic pose-invariant face recognition via 3D pose normalization,” in </w:t>
      </w:r>
      <w:r w:rsidRPr="004A3E60">
        <w:rPr>
          <w:i/>
          <w:iCs/>
        </w:rPr>
        <w:t>2011 International Conference on Computer Vision</w:t>
      </w:r>
      <w:r w:rsidRPr="004A3E60">
        <w:t>, Nov. 2011, pp. 937–944. doi: 10.1109/ICCV.2011.6126336.</w:t>
      </w:r>
    </w:p>
    <w:p w14:paraId="600251CB" w14:textId="5408B163" w:rsidR="00323B4E" w:rsidRPr="00323B4E" w:rsidRDefault="004A3E60" w:rsidP="008C32D6">
      <w:pPr>
        <w:pStyle w:val="StyleReferences"/>
      </w:pPr>
      <w:r w:rsidRPr="004A3E60">
        <w:t>[10]</w:t>
      </w:r>
      <w:r w:rsidRPr="004A3E60">
        <w:tab/>
        <w:t xml:space="preserve">M. K. Müller, M. Tremer, C. Bodenstein, and R. P. Würtz, “Learning invariant face recognition from examples,” </w:t>
      </w:r>
      <w:r w:rsidRPr="004A3E60">
        <w:rPr>
          <w:i/>
          <w:iCs/>
        </w:rPr>
        <w:t>Neural Networks</w:t>
      </w:r>
      <w:r w:rsidRPr="004A3E60">
        <w:t>, vol. 41, pp. 137–146, May 2013, doi: 10.1016/j.neunet.2012.07.006.</w:t>
      </w:r>
    </w:p>
    <w:p w14:paraId="7F53105A" w14:textId="3AFB6816" w:rsidR="00323B4E" w:rsidRPr="00323B4E" w:rsidRDefault="004A3E60" w:rsidP="005C2BC3">
      <w:pPr>
        <w:jc w:val="both"/>
        <w:rPr>
          <w:lang w:val="en-US"/>
        </w:rPr>
      </w:pPr>
      <w:r>
        <w:rPr>
          <w:lang w:val="en-US"/>
        </w:rPr>
        <w:fldChar w:fldCharType="end"/>
      </w:r>
    </w:p>
    <w:sectPr w:rsidR="00323B4E" w:rsidRPr="00323B4E" w:rsidSect="00DD11B2">
      <w:footerReference w:type="default" r:id="rId23"/>
      <w:footerReference w:type="first" r:id="rId24"/>
      <w:pgSz w:w="9639" w:h="13608"/>
      <w:pgMar w:top="964" w:right="964" w:bottom="1418" w:left="964" w:header="709" w:footer="706" w:gutter="17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1C299A" w14:textId="77777777" w:rsidR="00614D3D" w:rsidRDefault="00614D3D">
      <w:r>
        <w:separator/>
      </w:r>
    </w:p>
  </w:endnote>
  <w:endnote w:type="continuationSeparator" w:id="0">
    <w:p w14:paraId="271E675E" w14:textId="77777777" w:rsidR="00614D3D" w:rsidRDefault="00614D3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DengXian">
    <w:altName w:val="等线"/>
    <w:panose1 w:val="02010600030101010101"/>
    <w:charset w:val="86"/>
    <w:family w:val="auto"/>
    <w:pitch w:val="variable"/>
    <w:sig w:usb0="A00002BF" w:usb1="38CF7CFA" w:usb2="00000016" w:usb3="00000000" w:csb0="0004000F" w:csb1="00000000"/>
  </w:font>
  <w:font w:name="DengXian Light">
    <w:altName w:val="等线 Light"/>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9831082"/>
      <w:docPartObj>
        <w:docPartGallery w:val="Page Numbers (Bottom of Page)"/>
        <w:docPartUnique/>
      </w:docPartObj>
    </w:sdtPr>
    <w:sdtEndPr>
      <w:rPr>
        <w:noProof/>
      </w:rPr>
    </w:sdtEndPr>
    <w:sdtContent>
      <w:p w14:paraId="0B2913C5" w14:textId="6BB1273E" w:rsidR="0049712C" w:rsidRDefault="008C23D8" w:rsidP="008C23D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ook w:val="04A0" w:firstRow="1" w:lastRow="0" w:firstColumn="1" w:lastColumn="0" w:noHBand="0" w:noVBand="1"/>
    </w:tblPr>
    <w:tblGrid>
      <w:gridCol w:w="2513"/>
      <w:gridCol w:w="2518"/>
      <w:gridCol w:w="2510"/>
    </w:tblGrid>
    <w:tr w:rsidR="004E798C" w14:paraId="38B290FE" w14:textId="77777777" w:rsidTr="00C85D9E">
      <w:tc>
        <w:tcPr>
          <w:tcW w:w="2585" w:type="dxa"/>
          <w:shd w:val="clear" w:color="auto" w:fill="auto"/>
          <w:vAlign w:val="center"/>
        </w:tcPr>
        <w:p w14:paraId="0656CA50" w14:textId="77777777" w:rsidR="00B85D0F" w:rsidRPr="00C85D9E" w:rsidRDefault="00DD08BA" w:rsidP="00C85D9E">
          <w:pPr>
            <w:pStyle w:val="Footer"/>
            <w:tabs>
              <w:tab w:val="clear" w:pos="4536"/>
              <w:tab w:val="clear" w:pos="9072"/>
            </w:tabs>
            <w:spacing w:before="40"/>
            <w:jc w:val="center"/>
            <w:rPr>
              <w:lang w:val="en-GB"/>
            </w:rPr>
          </w:pPr>
          <w:r>
            <w:rPr>
              <w:noProof/>
              <w:lang w:val="en-US" w:eastAsia="en-US"/>
            </w:rPr>
            <w:drawing>
              <wp:inline distT="0" distB="0" distL="0" distR="0" wp14:anchorId="50075C6E" wp14:editId="4571C087">
                <wp:extent cx="691515" cy="691515"/>
                <wp:effectExtent l="0" t="0" r="0" b="0"/>
                <wp:docPr id="2" name="Picture 2" descr="C:\WINDOWS\Profiles\mwl\Skrivbord\My Documents\bth120.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WINDOWS\Profiles\mwl\Skrivbord\My Documents\bth120.gif"/>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691515" cy="691515"/>
                        </a:xfrm>
                        <a:prstGeom prst="rect">
                          <a:avLst/>
                        </a:prstGeom>
                        <a:noFill/>
                        <a:ln>
                          <a:noFill/>
                        </a:ln>
                      </pic:spPr>
                    </pic:pic>
                  </a:graphicData>
                </a:graphic>
              </wp:inline>
            </w:drawing>
          </w:r>
        </w:p>
      </w:tc>
      <w:tc>
        <w:tcPr>
          <w:tcW w:w="2586" w:type="dxa"/>
          <w:shd w:val="clear" w:color="auto" w:fill="auto"/>
          <w:vAlign w:val="center"/>
        </w:tcPr>
        <w:p w14:paraId="4A9C16CF" w14:textId="77777777" w:rsidR="00B85D0F" w:rsidRPr="00C85D9E" w:rsidRDefault="00DD08BA" w:rsidP="00C85D9E">
          <w:pPr>
            <w:pStyle w:val="Footer"/>
            <w:tabs>
              <w:tab w:val="clear" w:pos="4536"/>
              <w:tab w:val="clear" w:pos="9072"/>
            </w:tabs>
            <w:spacing w:before="40"/>
            <w:jc w:val="center"/>
            <w:rPr>
              <w:i/>
              <w:iCs/>
              <w:lang w:val="en-GB"/>
            </w:rPr>
          </w:pPr>
          <w:r w:rsidRPr="00C85D9E">
            <w:rPr>
              <w:i/>
              <w:iCs/>
              <w:lang w:val="en-GB"/>
            </w:rPr>
            <w:t>in cooperation with</w:t>
          </w:r>
        </w:p>
      </w:tc>
      <w:tc>
        <w:tcPr>
          <w:tcW w:w="2586" w:type="dxa"/>
          <w:shd w:val="clear" w:color="auto" w:fill="auto"/>
          <w:vAlign w:val="center"/>
        </w:tcPr>
        <w:p w14:paraId="6123E26E" w14:textId="005F8492" w:rsidR="00B85D0F" w:rsidRPr="00C85D9E" w:rsidRDefault="003028EB" w:rsidP="007C1940">
          <w:pPr>
            <w:pStyle w:val="Footer"/>
            <w:tabs>
              <w:tab w:val="clear" w:pos="4536"/>
              <w:tab w:val="clear" w:pos="9072"/>
            </w:tabs>
            <w:spacing w:before="40"/>
            <w:rPr>
              <w:lang w:val="en-GB"/>
            </w:rPr>
          </w:pPr>
          <w:r>
            <w:rPr>
              <w:noProof/>
            </w:rPr>
            <w:drawing>
              <wp:anchor distT="0" distB="0" distL="114300" distR="114300" simplePos="0" relativeHeight="251659264" behindDoc="0" locked="0" layoutInCell="1" allowOverlap="1" wp14:anchorId="48FE61E1" wp14:editId="4F610499">
                <wp:simplePos x="0" y="0"/>
                <wp:positionH relativeFrom="column">
                  <wp:posOffset>822325</wp:posOffset>
                </wp:positionH>
                <wp:positionV relativeFrom="paragraph">
                  <wp:posOffset>-6985</wp:posOffset>
                </wp:positionV>
                <wp:extent cx="676275" cy="685800"/>
                <wp:effectExtent l="0" t="0" r="9525" b="0"/>
                <wp:wrapNone/>
                <wp:docPr id="5" name="Picture 5" descr="A close up of a logo&#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close up of a logo&#10;&#10;Description automatically generated with low confidence"/>
                        <pic:cNvPicPr>
                          <a:picLocks noChangeAspect="1" noChangeArrowheads="1"/>
                        </pic:cNvPicPr>
                      </pic:nvPicPr>
                      <pic:blipFill>
                        <a:blip r:embed="rId2" cstate="print">
                          <a:extLst>
                            <a:ext uri="{28A0092B-C50C-407E-A947-70E740481C1C}">
                              <a14:useLocalDpi xmlns:a14="http://schemas.microsoft.com/office/drawing/2010/main" val="0"/>
                            </a:ext>
                          </a:extLst>
                        </a:blip>
                        <a:srcRect/>
                        <a:stretch>
                          <a:fillRect/>
                        </a:stretch>
                      </pic:blipFill>
                      <pic:spPr bwMode="auto">
                        <a:xfrm>
                          <a:off x="0" y="0"/>
                          <a:ext cx="676275" cy="685800"/>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DD08BA">
            <w:rPr>
              <w:lang w:val="en-GB"/>
            </w:rPr>
            <w:t xml:space="preserve"> </w:t>
          </w:r>
          <w:r>
            <w:rPr>
              <w:noProof/>
            </w:rPr>
            <w:drawing>
              <wp:inline distT="0" distB="0" distL="0" distR="0" wp14:anchorId="6B6D93D4" wp14:editId="65CD0E19">
                <wp:extent cx="649224" cy="658368"/>
                <wp:effectExtent l="0" t="0" r="0" b="8890"/>
                <wp:docPr id="7" name="Picture 7"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3"/>
                        <a:stretch>
                          <a:fillRect/>
                        </a:stretch>
                      </pic:blipFill>
                      <pic:spPr>
                        <a:xfrm>
                          <a:off x="0" y="0"/>
                          <a:ext cx="649224" cy="658368"/>
                        </a:xfrm>
                        <a:prstGeom prst="rect">
                          <a:avLst/>
                        </a:prstGeom>
                      </pic:spPr>
                    </pic:pic>
                  </a:graphicData>
                </a:graphic>
              </wp:inline>
            </w:drawing>
          </w:r>
        </w:p>
      </w:tc>
    </w:tr>
  </w:tbl>
  <w:p w14:paraId="357143DB" w14:textId="77777777" w:rsidR="00B85D0F" w:rsidRDefault="00614D3D" w:rsidP="001122B9">
    <w:pPr>
      <w:pStyle w:val="Footer"/>
      <w:tabs>
        <w:tab w:val="clear" w:pos="4536"/>
        <w:tab w:val="clear" w:pos="9072"/>
        <w:tab w:val="center" w:pos="3686"/>
        <w:tab w:val="right" w:pos="7484"/>
      </w:tabs>
      <w:spacing w:before="40"/>
      <w:rPr>
        <w:lang w:val="en-GB"/>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709DDF" w14:textId="77777777" w:rsidR="00614D3D" w:rsidRDefault="00614D3D">
      <w:r>
        <w:separator/>
      </w:r>
    </w:p>
  </w:footnote>
  <w:footnote w:type="continuationSeparator" w:id="0">
    <w:p w14:paraId="241CDFD5" w14:textId="77777777" w:rsidR="00614D3D" w:rsidRDefault="00614D3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56109"/>
    <w:multiLevelType w:val="hybridMultilevel"/>
    <w:tmpl w:val="C9F435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35863F0"/>
    <w:multiLevelType w:val="hybridMultilevel"/>
    <w:tmpl w:val="817AB0B0"/>
    <w:lvl w:ilvl="0" w:tplc="ECE492C8">
      <w:start w:val="1"/>
      <w:numFmt w:val="bullet"/>
      <w:lvlText w:val=""/>
      <w:lvlJc w:val="left"/>
      <w:pPr>
        <w:ind w:left="720" w:hanging="360"/>
      </w:pPr>
      <w:rPr>
        <w:rFonts w:ascii="Symbol" w:hAnsi="Symbol" w:hint="default"/>
        <w:lang w:val="sv-SE"/>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65762C7"/>
    <w:multiLevelType w:val="hybridMultilevel"/>
    <w:tmpl w:val="5D700D7E"/>
    <w:lvl w:ilvl="0" w:tplc="0409000F">
      <w:start w:val="1"/>
      <w:numFmt w:val="decimal"/>
      <w:lvlText w:val="%1."/>
      <w:lvlJc w:val="left"/>
      <w:pPr>
        <w:ind w:left="831" w:hanging="360"/>
      </w:pPr>
    </w:lvl>
    <w:lvl w:ilvl="1" w:tplc="04090019" w:tentative="1">
      <w:start w:val="1"/>
      <w:numFmt w:val="lowerLetter"/>
      <w:lvlText w:val="%2."/>
      <w:lvlJc w:val="left"/>
      <w:pPr>
        <w:ind w:left="1551" w:hanging="360"/>
      </w:pPr>
    </w:lvl>
    <w:lvl w:ilvl="2" w:tplc="0409001B" w:tentative="1">
      <w:start w:val="1"/>
      <w:numFmt w:val="lowerRoman"/>
      <w:lvlText w:val="%3."/>
      <w:lvlJc w:val="right"/>
      <w:pPr>
        <w:ind w:left="2271" w:hanging="180"/>
      </w:pPr>
    </w:lvl>
    <w:lvl w:ilvl="3" w:tplc="0409000F" w:tentative="1">
      <w:start w:val="1"/>
      <w:numFmt w:val="decimal"/>
      <w:lvlText w:val="%4."/>
      <w:lvlJc w:val="left"/>
      <w:pPr>
        <w:ind w:left="2991" w:hanging="360"/>
      </w:pPr>
    </w:lvl>
    <w:lvl w:ilvl="4" w:tplc="04090019" w:tentative="1">
      <w:start w:val="1"/>
      <w:numFmt w:val="lowerLetter"/>
      <w:lvlText w:val="%5."/>
      <w:lvlJc w:val="left"/>
      <w:pPr>
        <w:ind w:left="3711" w:hanging="360"/>
      </w:pPr>
    </w:lvl>
    <w:lvl w:ilvl="5" w:tplc="0409001B" w:tentative="1">
      <w:start w:val="1"/>
      <w:numFmt w:val="lowerRoman"/>
      <w:lvlText w:val="%6."/>
      <w:lvlJc w:val="right"/>
      <w:pPr>
        <w:ind w:left="4431" w:hanging="180"/>
      </w:pPr>
    </w:lvl>
    <w:lvl w:ilvl="6" w:tplc="0409000F" w:tentative="1">
      <w:start w:val="1"/>
      <w:numFmt w:val="decimal"/>
      <w:lvlText w:val="%7."/>
      <w:lvlJc w:val="left"/>
      <w:pPr>
        <w:ind w:left="5151" w:hanging="360"/>
      </w:pPr>
    </w:lvl>
    <w:lvl w:ilvl="7" w:tplc="04090019" w:tentative="1">
      <w:start w:val="1"/>
      <w:numFmt w:val="lowerLetter"/>
      <w:lvlText w:val="%8."/>
      <w:lvlJc w:val="left"/>
      <w:pPr>
        <w:ind w:left="5871" w:hanging="360"/>
      </w:pPr>
    </w:lvl>
    <w:lvl w:ilvl="8" w:tplc="0409001B" w:tentative="1">
      <w:start w:val="1"/>
      <w:numFmt w:val="lowerRoman"/>
      <w:lvlText w:val="%9."/>
      <w:lvlJc w:val="right"/>
      <w:pPr>
        <w:ind w:left="6591" w:hanging="180"/>
      </w:pPr>
    </w:lvl>
  </w:abstractNum>
  <w:abstractNum w:abstractNumId="3" w15:restartNumberingAfterBreak="0">
    <w:nsid w:val="07B02CE2"/>
    <w:multiLevelType w:val="multilevel"/>
    <w:tmpl w:val="8698E6B0"/>
    <w:lvl w:ilvl="0">
      <w:start w:val="1"/>
      <w:numFmt w:val="bullet"/>
      <w:lvlText w:val=""/>
      <w:lvlJc w:val="left"/>
      <w:pPr>
        <w:ind w:left="1284" w:hanging="432"/>
      </w:pPr>
      <w:rPr>
        <w:rFonts w:ascii="Wingdings" w:hAnsi="Wingdings" w:hint="default"/>
        <w:sz w:val="16"/>
        <w:szCs w:val="16"/>
      </w:rPr>
    </w:lvl>
    <w:lvl w:ilvl="1">
      <w:start w:val="1"/>
      <w:numFmt w:val="decimal"/>
      <w:lvlText w:val="%1.%2"/>
      <w:lvlJc w:val="left"/>
      <w:pPr>
        <w:ind w:left="1428" w:hanging="576"/>
      </w:pPr>
      <w:rPr>
        <w:rFonts w:hint="default"/>
      </w:rPr>
    </w:lvl>
    <w:lvl w:ilvl="2">
      <w:start w:val="1"/>
      <w:numFmt w:val="lowerRoman"/>
      <w:lvlText w:val="%3."/>
      <w:lvlJc w:val="right"/>
      <w:pPr>
        <w:ind w:left="1572" w:hanging="720"/>
      </w:pPr>
      <w:rPr>
        <w:rFonts w:hint="default"/>
      </w:rPr>
    </w:lvl>
    <w:lvl w:ilvl="3">
      <w:start w:val="1"/>
      <w:numFmt w:val="bullet"/>
      <w:lvlText w:val=""/>
      <w:lvlJc w:val="left"/>
      <w:pPr>
        <w:ind w:left="1716" w:hanging="864"/>
      </w:pPr>
      <w:rPr>
        <w:rFonts w:ascii="Symbol" w:hAnsi="Symbol" w:hint="default"/>
      </w:rPr>
    </w:lvl>
    <w:lvl w:ilvl="4">
      <w:start w:val="1"/>
      <w:numFmt w:val="decimal"/>
      <w:lvlText w:val="%1.%2.%3.%4.%5"/>
      <w:lvlJc w:val="left"/>
      <w:pPr>
        <w:ind w:left="1860" w:hanging="1008"/>
      </w:pPr>
      <w:rPr>
        <w:rFonts w:hint="default"/>
      </w:rPr>
    </w:lvl>
    <w:lvl w:ilvl="5">
      <w:start w:val="1"/>
      <w:numFmt w:val="decimal"/>
      <w:lvlText w:val="%1.%2.%3.%4.%5.%6"/>
      <w:lvlJc w:val="left"/>
      <w:pPr>
        <w:ind w:left="2004" w:hanging="1152"/>
      </w:pPr>
      <w:rPr>
        <w:rFonts w:hint="default"/>
      </w:rPr>
    </w:lvl>
    <w:lvl w:ilvl="6">
      <w:start w:val="1"/>
      <w:numFmt w:val="decimal"/>
      <w:lvlText w:val="%1.%2.%3.%4.%5.%6.%7"/>
      <w:lvlJc w:val="left"/>
      <w:pPr>
        <w:ind w:left="2148" w:hanging="1296"/>
      </w:pPr>
      <w:rPr>
        <w:rFonts w:hint="default"/>
      </w:rPr>
    </w:lvl>
    <w:lvl w:ilvl="7">
      <w:start w:val="1"/>
      <w:numFmt w:val="decimal"/>
      <w:lvlText w:val="%1.%2.%3.%4.%5.%6.%7.%8"/>
      <w:lvlJc w:val="left"/>
      <w:pPr>
        <w:ind w:left="2292" w:hanging="1440"/>
      </w:pPr>
      <w:rPr>
        <w:rFonts w:hint="default"/>
      </w:rPr>
    </w:lvl>
    <w:lvl w:ilvl="8">
      <w:start w:val="1"/>
      <w:numFmt w:val="decimal"/>
      <w:lvlText w:val="%1.%2.%3.%4.%5.%6.%7.%8.%9"/>
      <w:lvlJc w:val="left"/>
      <w:pPr>
        <w:ind w:left="2436" w:hanging="1584"/>
      </w:pPr>
      <w:rPr>
        <w:rFonts w:hint="default"/>
      </w:rPr>
    </w:lvl>
  </w:abstractNum>
  <w:abstractNum w:abstractNumId="4" w15:restartNumberingAfterBreak="0">
    <w:nsid w:val="0D8027B0"/>
    <w:multiLevelType w:val="hybridMultilevel"/>
    <w:tmpl w:val="9972505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E40357A"/>
    <w:multiLevelType w:val="multilevel"/>
    <w:tmpl w:val="E49CDCF4"/>
    <w:lvl w:ilvl="0">
      <w:start w:val="1"/>
      <w:numFmt w:val="decimal"/>
      <w:pStyle w:val="Bullets"/>
      <w:lvlText w:val="%1."/>
      <w:lvlJc w:val="left"/>
      <w:pPr>
        <w:ind w:left="1004" w:hanging="360"/>
      </w:pPr>
    </w:lvl>
    <w:lvl w:ilvl="1">
      <w:start w:val="1"/>
      <w:numFmt w:val="lowerLetter"/>
      <w:lvlText w:val="%2."/>
      <w:lvlJc w:val="left"/>
      <w:pPr>
        <w:ind w:left="1004" w:hanging="360"/>
      </w:pPr>
      <w:rPr>
        <w:rFonts w:hint="default"/>
      </w:rPr>
    </w:lvl>
    <w:lvl w:ilvl="2">
      <w:start w:val="1"/>
      <w:numFmt w:val="decimal"/>
      <w:isLgl/>
      <w:lvlText w:val="%1.%2.%3"/>
      <w:lvlJc w:val="left"/>
      <w:pPr>
        <w:ind w:left="1364" w:hanging="720"/>
      </w:pPr>
      <w:rPr>
        <w:rFonts w:hint="default"/>
      </w:rPr>
    </w:lvl>
    <w:lvl w:ilvl="3">
      <w:start w:val="1"/>
      <w:numFmt w:val="lowerRoman"/>
      <w:lvlText w:val="%4."/>
      <w:lvlJc w:val="right"/>
      <w:pPr>
        <w:ind w:left="1364" w:hanging="720"/>
      </w:pPr>
      <w:rPr>
        <w:rFonts w:hint="default"/>
      </w:rPr>
    </w:lvl>
    <w:lvl w:ilvl="4">
      <w:start w:val="1"/>
      <w:numFmt w:val="decimal"/>
      <w:isLgl/>
      <w:lvlText w:val="%1.%2.%3.%4.%5"/>
      <w:lvlJc w:val="left"/>
      <w:pPr>
        <w:ind w:left="1724" w:hanging="1080"/>
      </w:pPr>
      <w:rPr>
        <w:rFonts w:hint="default"/>
      </w:rPr>
    </w:lvl>
    <w:lvl w:ilvl="5">
      <w:start w:val="1"/>
      <w:numFmt w:val="decimal"/>
      <w:isLgl/>
      <w:lvlText w:val="%1.%2.%3.%4.%5.%6"/>
      <w:lvlJc w:val="left"/>
      <w:pPr>
        <w:ind w:left="1724" w:hanging="1080"/>
      </w:pPr>
      <w:rPr>
        <w:rFonts w:hint="default"/>
      </w:rPr>
    </w:lvl>
    <w:lvl w:ilvl="6">
      <w:start w:val="1"/>
      <w:numFmt w:val="decimal"/>
      <w:isLgl/>
      <w:lvlText w:val="%1.%2.%3.%4.%5.%6.%7"/>
      <w:lvlJc w:val="left"/>
      <w:pPr>
        <w:ind w:left="2084" w:hanging="1440"/>
      </w:pPr>
      <w:rPr>
        <w:rFonts w:hint="default"/>
      </w:rPr>
    </w:lvl>
    <w:lvl w:ilvl="7">
      <w:start w:val="1"/>
      <w:numFmt w:val="decimal"/>
      <w:isLgl/>
      <w:lvlText w:val="%1.%2.%3.%4.%5.%6.%7.%8"/>
      <w:lvlJc w:val="left"/>
      <w:pPr>
        <w:ind w:left="2084" w:hanging="1440"/>
      </w:pPr>
      <w:rPr>
        <w:rFonts w:hint="default"/>
      </w:rPr>
    </w:lvl>
    <w:lvl w:ilvl="8">
      <w:start w:val="1"/>
      <w:numFmt w:val="decimal"/>
      <w:isLgl/>
      <w:lvlText w:val="%1.%2.%3.%4.%5.%6.%7.%8.%9"/>
      <w:lvlJc w:val="left"/>
      <w:pPr>
        <w:ind w:left="2444" w:hanging="1800"/>
      </w:pPr>
      <w:rPr>
        <w:rFonts w:hint="default"/>
      </w:rPr>
    </w:lvl>
  </w:abstractNum>
  <w:abstractNum w:abstractNumId="6" w15:restartNumberingAfterBreak="0">
    <w:nsid w:val="25210CB3"/>
    <w:multiLevelType w:val="hybridMultilevel"/>
    <w:tmpl w:val="A7029724"/>
    <w:lvl w:ilvl="0" w:tplc="0288904C">
      <w:start w:val="2"/>
      <w:numFmt w:val="decimal"/>
      <w:lvlText w:val="%1"/>
      <w:lvlJc w:val="left"/>
      <w:pPr>
        <w:ind w:left="1799" w:hanging="360"/>
      </w:pPr>
      <w:rPr>
        <w:rFonts w:hint="default"/>
      </w:rPr>
    </w:lvl>
    <w:lvl w:ilvl="1" w:tplc="04090019" w:tentative="1">
      <w:start w:val="1"/>
      <w:numFmt w:val="lowerLetter"/>
      <w:lvlText w:val="%2."/>
      <w:lvlJc w:val="left"/>
      <w:pPr>
        <w:ind w:left="2519" w:hanging="360"/>
      </w:pPr>
    </w:lvl>
    <w:lvl w:ilvl="2" w:tplc="0409001B" w:tentative="1">
      <w:start w:val="1"/>
      <w:numFmt w:val="lowerRoman"/>
      <w:lvlText w:val="%3."/>
      <w:lvlJc w:val="right"/>
      <w:pPr>
        <w:ind w:left="3239" w:hanging="180"/>
      </w:pPr>
    </w:lvl>
    <w:lvl w:ilvl="3" w:tplc="0409000F" w:tentative="1">
      <w:start w:val="1"/>
      <w:numFmt w:val="decimal"/>
      <w:lvlText w:val="%4."/>
      <w:lvlJc w:val="left"/>
      <w:pPr>
        <w:ind w:left="3959" w:hanging="360"/>
      </w:pPr>
    </w:lvl>
    <w:lvl w:ilvl="4" w:tplc="04090019" w:tentative="1">
      <w:start w:val="1"/>
      <w:numFmt w:val="lowerLetter"/>
      <w:lvlText w:val="%5."/>
      <w:lvlJc w:val="left"/>
      <w:pPr>
        <w:ind w:left="4679" w:hanging="360"/>
      </w:pPr>
    </w:lvl>
    <w:lvl w:ilvl="5" w:tplc="0409001B" w:tentative="1">
      <w:start w:val="1"/>
      <w:numFmt w:val="lowerRoman"/>
      <w:lvlText w:val="%6."/>
      <w:lvlJc w:val="right"/>
      <w:pPr>
        <w:ind w:left="5399" w:hanging="180"/>
      </w:pPr>
    </w:lvl>
    <w:lvl w:ilvl="6" w:tplc="0409000F" w:tentative="1">
      <w:start w:val="1"/>
      <w:numFmt w:val="decimal"/>
      <w:lvlText w:val="%7."/>
      <w:lvlJc w:val="left"/>
      <w:pPr>
        <w:ind w:left="6119" w:hanging="360"/>
      </w:pPr>
    </w:lvl>
    <w:lvl w:ilvl="7" w:tplc="04090019" w:tentative="1">
      <w:start w:val="1"/>
      <w:numFmt w:val="lowerLetter"/>
      <w:lvlText w:val="%8."/>
      <w:lvlJc w:val="left"/>
      <w:pPr>
        <w:ind w:left="6839" w:hanging="360"/>
      </w:pPr>
    </w:lvl>
    <w:lvl w:ilvl="8" w:tplc="0409001B" w:tentative="1">
      <w:start w:val="1"/>
      <w:numFmt w:val="lowerRoman"/>
      <w:lvlText w:val="%9."/>
      <w:lvlJc w:val="right"/>
      <w:pPr>
        <w:ind w:left="7559" w:hanging="180"/>
      </w:pPr>
    </w:lvl>
  </w:abstractNum>
  <w:abstractNum w:abstractNumId="7" w15:restartNumberingAfterBreak="0">
    <w:nsid w:val="33F33A40"/>
    <w:multiLevelType w:val="hybridMultilevel"/>
    <w:tmpl w:val="D27A170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374D3B93"/>
    <w:multiLevelType w:val="multilevel"/>
    <w:tmpl w:val="83B8B5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9" w15:restartNumberingAfterBreak="0">
    <w:nsid w:val="39F40F5B"/>
    <w:multiLevelType w:val="hybridMultilevel"/>
    <w:tmpl w:val="F8BAC03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3D2D1740"/>
    <w:multiLevelType w:val="hybridMultilevel"/>
    <w:tmpl w:val="FA34365E"/>
    <w:lvl w:ilvl="0" w:tplc="0409001B">
      <w:start w:val="1"/>
      <w:numFmt w:val="lowerRoman"/>
      <w:lvlText w:val="%1."/>
      <w:lvlJc w:val="righ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1" w15:restartNumberingAfterBreak="0">
    <w:nsid w:val="457677D2"/>
    <w:multiLevelType w:val="multilevel"/>
    <w:tmpl w:val="1A6E38C0"/>
    <w:lvl w:ilvl="0">
      <w:start w:val="1"/>
      <w:numFmt w:val="bullet"/>
      <w:lvlText w:val=""/>
      <w:lvlJc w:val="left"/>
      <w:pPr>
        <w:ind w:left="716" w:hanging="432"/>
      </w:pPr>
      <w:rPr>
        <w:rFonts w:ascii="Wingdings" w:hAnsi="Wingdings" w:hint="default"/>
      </w:rPr>
    </w:lvl>
    <w:lvl w:ilvl="1">
      <w:start w:val="1"/>
      <w:numFmt w:val="decimal"/>
      <w:lvlText w:val="%1.%2"/>
      <w:lvlJc w:val="left"/>
      <w:pPr>
        <w:ind w:left="860" w:hanging="576"/>
      </w:pPr>
      <w:rPr>
        <w:rFonts w:hint="default"/>
      </w:rPr>
    </w:lvl>
    <w:lvl w:ilvl="2">
      <w:start w:val="1"/>
      <w:numFmt w:val="lowerRoman"/>
      <w:lvlText w:val="%3."/>
      <w:lvlJc w:val="right"/>
      <w:pPr>
        <w:ind w:left="1004" w:hanging="720"/>
      </w:pPr>
      <w:rPr>
        <w:rFonts w:hint="default"/>
      </w:rPr>
    </w:lvl>
    <w:lvl w:ilvl="3">
      <w:start w:val="1"/>
      <w:numFmt w:val="bullet"/>
      <w:lvlText w:val=""/>
      <w:lvlJc w:val="left"/>
      <w:pPr>
        <w:ind w:left="1148" w:hanging="864"/>
      </w:pPr>
      <w:rPr>
        <w:rFonts w:ascii="Symbol" w:hAnsi="Symbol" w:hint="default"/>
      </w:rPr>
    </w:lvl>
    <w:lvl w:ilvl="4">
      <w:start w:val="1"/>
      <w:numFmt w:val="decimal"/>
      <w:lvlText w:val="%1.%2.%3.%4.%5"/>
      <w:lvlJc w:val="left"/>
      <w:pPr>
        <w:ind w:left="1292" w:hanging="1008"/>
      </w:pPr>
      <w:rPr>
        <w:rFonts w:hint="default"/>
      </w:rPr>
    </w:lvl>
    <w:lvl w:ilvl="5">
      <w:start w:val="1"/>
      <w:numFmt w:val="decimal"/>
      <w:lvlText w:val="%1.%2.%3.%4.%5.%6"/>
      <w:lvlJc w:val="left"/>
      <w:pPr>
        <w:ind w:left="1436" w:hanging="1152"/>
      </w:pPr>
      <w:rPr>
        <w:rFonts w:hint="default"/>
      </w:rPr>
    </w:lvl>
    <w:lvl w:ilvl="6">
      <w:start w:val="1"/>
      <w:numFmt w:val="decimal"/>
      <w:lvlText w:val="%1.%2.%3.%4.%5.%6.%7"/>
      <w:lvlJc w:val="left"/>
      <w:pPr>
        <w:ind w:left="1580" w:hanging="1296"/>
      </w:pPr>
      <w:rPr>
        <w:rFonts w:hint="default"/>
      </w:rPr>
    </w:lvl>
    <w:lvl w:ilvl="7">
      <w:start w:val="1"/>
      <w:numFmt w:val="decimal"/>
      <w:lvlText w:val="%1.%2.%3.%4.%5.%6.%7.%8"/>
      <w:lvlJc w:val="left"/>
      <w:pPr>
        <w:ind w:left="1724" w:hanging="1440"/>
      </w:pPr>
      <w:rPr>
        <w:rFonts w:hint="default"/>
      </w:rPr>
    </w:lvl>
    <w:lvl w:ilvl="8">
      <w:start w:val="1"/>
      <w:numFmt w:val="decimal"/>
      <w:lvlText w:val="%1.%2.%3.%4.%5.%6.%7.%8.%9"/>
      <w:lvlJc w:val="left"/>
      <w:pPr>
        <w:ind w:left="1868" w:hanging="1584"/>
      </w:pPr>
      <w:rPr>
        <w:rFonts w:hint="default"/>
      </w:rPr>
    </w:lvl>
  </w:abstractNum>
  <w:abstractNum w:abstractNumId="12" w15:restartNumberingAfterBreak="0">
    <w:nsid w:val="4915767C"/>
    <w:multiLevelType w:val="hybridMultilevel"/>
    <w:tmpl w:val="73CA9D2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3" w15:restartNumberingAfterBreak="0">
    <w:nsid w:val="50C30691"/>
    <w:multiLevelType w:val="hybridMultilevel"/>
    <w:tmpl w:val="28E64500"/>
    <w:lvl w:ilvl="0" w:tplc="0409000F">
      <w:start w:val="1"/>
      <w:numFmt w:val="decimal"/>
      <w:lvlText w:val="%1."/>
      <w:lvlJc w:val="left"/>
      <w:pPr>
        <w:ind w:left="1440" w:hanging="360"/>
      </w:pPr>
      <w:rPr>
        <w:rFonts w:hint="default"/>
      </w:r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4" w15:restartNumberingAfterBreak="0">
    <w:nsid w:val="54057F39"/>
    <w:multiLevelType w:val="multilevel"/>
    <w:tmpl w:val="86002CC0"/>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5" w15:restartNumberingAfterBreak="0">
    <w:nsid w:val="562D3485"/>
    <w:multiLevelType w:val="hybridMultilevel"/>
    <w:tmpl w:val="159E8D90"/>
    <w:lvl w:ilvl="0" w:tplc="0288904C">
      <w:start w:val="2"/>
      <w:numFmt w:val="decimal"/>
      <w:lvlText w:val="%1"/>
      <w:lvlJc w:val="left"/>
      <w:pPr>
        <w:ind w:left="2159" w:hanging="360"/>
      </w:pPr>
      <w:rPr>
        <w:rFonts w:hint="default"/>
      </w:rPr>
    </w:lvl>
    <w:lvl w:ilvl="1" w:tplc="04090019" w:tentative="1">
      <w:start w:val="1"/>
      <w:numFmt w:val="lowerLetter"/>
      <w:lvlText w:val="%2."/>
      <w:lvlJc w:val="left"/>
      <w:pPr>
        <w:ind w:left="2879" w:hanging="360"/>
      </w:pPr>
    </w:lvl>
    <w:lvl w:ilvl="2" w:tplc="0409001B" w:tentative="1">
      <w:start w:val="1"/>
      <w:numFmt w:val="lowerRoman"/>
      <w:lvlText w:val="%3."/>
      <w:lvlJc w:val="right"/>
      <w:pPr>
        <w:ind w:left="3599" w:hanging="180"/>
      </w:pPr>
    </w:lvl>
    <w:lvl w:ilvl="3" w:tplc="0409000F" w:tentative="1">
      <w:start w:val="1"/>
      <w:numFmt w:val="decimal"/>
      <w:lvlText w:val="%4."/>
      <w:lvlJc w:val="left"/>
      <w:pPr>
        <w:ind w:left="4319" w:hanging="360"/>
      </w:pPr>
    </w:lvl>
    <w:lvl w:ilvl="4" w:tplc="04090019" w:tentative="1">
      <w:start w:val="1"/>
      <w:numFmt w:val="lowerLetter"/>
      <w:lvlText w:val="%5."/>
      <w:lvlJc w:val="left"/>
      <w:pPr>
        <w:ind w:left="5039" w:hanging="360"/>
      </w:pPr>
    </w:lvl>
    <w:lvl w:ilvl="5" w:tplc="0409001B" w:tentative="1">
      <w:start w:val="1"/>
      <w:numFmt w:val="lowerRoman"/>
      <w:lvlText w:val="%6."/>
      <w:lvlJc w:val="right"/>
      <w:pPr>
        <w:ind w:left="5759" w:hanging="180"/>
      </w:pPr>
    </w:lvl>
    <w:lvl w:ilvl="6" w:tplc="0409000F" w:tentative="1">
      <w:start w:val="1"/>
      <w:numFmt w:val="decimal"/>
      <w:lvlText w:val="%7."/>
      <w:lvlJc w:val="left"/>
      <w:pPr>
        <w:ind w:left="6479" w:hanging="360"/>
      </w:pPr>
    </w:lvl>
    <w:lvl w:ilvl="7" w:tplc="04090019" w:tentative="1">
      <w:start w:val="1"/>
      <w:numFmt w:val="lowerLetter"/>
      <w:lvlText w:val="%8."/>
      <w:lvlJc w:val="left"/>
      <w:pPr>
        <w:ind w:left="7199" w:hanging="360"/>
      </w:pPr>
    </w:lvl>
    <w:lvl w:ilvl="8" w:tplc="0409001B" w:tentative="1">
      <w:start w:val="1"/>
      <w:numFmt w:val="lowerRoman"/>
      <w:lvlText w:val="%9."/>
      <w:lvlJc w:val="right"/>
      <w:pPr>
        <w:ind w:left="7919" w:hanging="180"/>
      </w:pPr>
    </w:lvl>
  </w:abstractNum>
  <w:abstractNum w:abstractNumId="16" w15:restartNumberingAfterBreak="0">
    <w:nsid w:val="5CEA437F"/>
    <w:multiLevelType w:val="hybridMultilevel"/>
    <w:tmpl w:val="32E28C40"/>
    <w:lvl w:ilvl="0" w:tplc="0288904C">
      <w:start w:val="2"/>
      <w:numFmt w:val="decimal"/>
      <w:lvlText w:val="%1"/>
      <w:lvlJc w:val="left"/>
      <w:pPr>
        <w:ind w:left="5940" w:hanging="360"/>
      </w:pPr>
      <w:rPr>
        <w:rFonts w:hint="default"/>
      </w:rPr>
    </w:lvl>
    <w:lvl w:ilvl="1" w:tplc="04090019">
      <w:start w:val="1"/>
      <w:numFmt w:val="lowerLetter"/>
      <w:lvlText w:val="%2."/>
      <w:lvlJc w:val="left"/>
      <w:pPr>
        <w:ind w:left="6660" w:hanging="360"/>
      </w:pPr>
    </w:lvl>
    <w:lvl w:ilvl="2" w:tplc="0409001B">
      <w:start w:val="1"/>
      <w:numFmt w:val="lowerRoman"/>
      <w:lvlText w:val="%3."/>
      <w:lvlJc w:val="right"/>
      <w:pPr>
        <w:ind w:left="7380" w:hanging="180"/>
      </w:pPr>
    </w:lvl>
    <w:lvl w:ilvl="3" w:tplc="0409000F" w:tentative="1">
      <w:start w:val="1"/>
      <w:numFmt w:val="decimal"/>
      <w:lvlText w:val="%4."/>
      <w:lvlJc w:val="left"/>
      <w:pPr>
        <w:ind w:left="8100" w:hanging="360"/>
      </w:pPr>
    </w:lvl>
    <w:lvl w:ilvl="4" w:tplc="04090019" w:tentative="1">
      <w:start w:val="1"/>
      <w:numFmt w:val="lowerLetter"/>
      <w:lvlText w:val="%5."/>
      <w:lvlJc w:val="left"/>
      <w:pPr>
        <w:ind w:left="8820" w:hanging="360"/>
      </w:pPr>
    </w:lvl>
    <w:lvl w:ilvl="5" w:tplc="0409001B" w:tentative="1">
      <w:start w:val="1"/>
      <w:numFmt w:val="lowerRoman"/>
      <w:lvlText w:val="%6."/>
      <w:lvlJc w:val="right"/>
      <w:pPr>
        <w:ind w:left="9540" w:hanging="180"/>
      </w:pPr>
    </w:lvl>
    <w:lvl w:ilvl="6" w:tplc="0409000F" w:tentative="1">
      <w:start w:val="1"/>
      <w:numFmt w:val="decimal"/>
      <w:lvlText w:val="%7."/>
      <w:lvlJc w:val="left"/>
      <w:pPr>
        <w:ind w:left="10260" w:hanging="360"/>
      </w:pPr>
    </w:lvl>
    <w:lvl w:ilvl="7" w:tplc="04090019" w:tentative="1">
      <w:start w:val="1"/>
      <w:numFmt w:val="lowerLetter"/>
      <w:lvlText w:val="%8."/>
      <w:lvlJc w:val="left"/>
      <w:pPr>
        <w:ind w:left="10980" w:hanging="360"/>
      </w:pPr>
    </w:lvl>
    <w:lvl w:ilvl="8" w:tplc="0409001B" w:tentative="1">
      <w:start w:val="1"/>
      <w:numFmt w:val="lowerRoman"/>
      <w:lvlText w:val="%9."/>
      <w:lvlJc w:val="right"/>
      <w:pPr>
        <w:ind w:left="11700" w:hanging="180"/>
      </w:pPr>
    </w:lvl>
  </w:abstractNum>
  <w:abstractNum w:abstractNumId="17" w15:restartNumberingAfterBreak="0">
    <w:nsid w:val="66743B58"/>
    <w:multiLevelType w:val="hybridMultilevel"/>
    <w:tmpl w:val="B4F0CF52"/>
    <w:lvl w:ilvl="0" w:tplc="0288904C">
      <w:start w:val="2"/>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682073B5"/>
    <w:multiLevelType w:val="hybridMultilevel"/>
    <w:tmpl w:val="50202CC2"/>
    <w:lvl w:ilvl="0" w:tplc="0288904C">
      <w:start w:val="2"/>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9" w15:restartNumberingAfterBreak="0">
    <w:nsid w:val="7EDE6A4B"/>
    <w:multiLevelType w:val="hybridMultilevel"/>
    <w:tmpl w:val="22FA1A12"/>
    <w:lvl w:ilvl="0" w:tplc="0288904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4"/>
  </w:num>
  <w:num w:numId="2">
    <w:abstractNumId w:val="5"/>
  </w:num>
  <w:num w:numId="3">
    <w:abstractNumId w:val="16"/>
  </w:num>
  <w:num w:numId="4">
    <w:abstractNumId w:val="1"/>
  </w:num>
  <w:num w:numId="5">
    <w:abstractNumId w:val="8"/>
  </w:num>
  <w:num w:numId="6">
    <w:abstractNumId w:val="11"/>
  </w:num>
  <w:num w:numId="7">
    <w:abstractNumId w:val="3"/>
  </w:num>
  <w:num w:numId="8">
    <w:abstractNumId w:val="10"/>
  </w:num>
  <w:num w:numId="9">
    <w:abstractNumId w:val="4"/>
  </w:num>
  <w:num w:numId="10">
    <w:abstractNumId w:val="2"/>
  </w:num>
  <w:num w:numId="11">
    <w:abstractNumId w:val="0"/>
  </w:num>
  <w:num w:numId="12">
    <w:abstractNumId w:val="7"/>
  </w:num>
  <w:num w:numId="13">
    <w:abstractNumId w:val="9"/>
  </w:num>
  <w:num w:numId="14">
    <w:abstractNumId w:val="12"/>
  </w:num>
  <w:num w:numId="15">
    <w:abstractNumId w:val="6"/>
  </w:num>
  <w:num w:numId="16">
    <w:abstractNumId w:val="15"/>
  </w:num>
  <w:num w:numId="17">
    <w:abstractNumId w:val="19"/>
  </w:num>
  <w:num w:numId="18">
    <w:abstractNumId w:val="17"/>
  </w:num>
  <w:num w:numId="19">
    <w:abstractNumId w:val="18"/>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6"/>
  <w:proofState w:spelling="clean" w:grammar="clean"/>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D6CC4"/>
    <w:rsid w:val="00030BC4"/>
    <w:rsid w:val="00066EED"/>
    <w:rsid w:val="00087F78"/>
    <w:rsid w:val="00090245"/>
    <w:rsid w:val="000A5AD7"/>
    <w:rsid w:val="000D0F75"/>
    <w:rsid w:val="000D3499"/>
    <w:rsid w:val="000D6966"/>
    <w:rsid w:val="000E01DB"/>
    <w:rsid w:val="000E394F"/>
    <w:rsid w:val="00100E53"/>
    <w:rsid w:val="0010290D"/>
    <w:rsid w:val="0011537F"/>
    <w:rsid w:val="001536F2"/>
    <w:rsid w:val="001730A0"/>
    <w:rsid w:val="00177BC9"/>
    <w:rsid w:val="001A2B05"/>
    <w:rsid w:val="001B410E"/>
    <w:rsid w:val="001D6CC4"/>
    <w:rsid w:val="001F11EF"/>
    <w:rsid w:val="001F4A96"/>
    <w:rsid w:val="00203B06"/>
    <w:rsid w:val="002111CC"/>
    <w:rsid w:val="00217393"/>
    <w:rsid w:val="0025002D"/>
    <w:rsid w:val="00275741"/>
    <w:rsid w:val="0029124C"/>
    <w:rsid w:val="00292EE2"/>
    <w:rsid w:val="002A75A5"/>
    <w:rsid w:val="002C261A"/>
    <w:rsid w:val="002D0749"/>
    <w:rsid w:val="002D07D6"/>
    <w:rsid w:val="002D2BE6"/>
    <w:rsid w:val="003028EB"/>
    <w:rsid w:val="00323B4E"/>
    <w:rsid w:val="0033458C"/>
    <w:rsid w:val="00337502"/>
    <w:rsid w:val="00343A8A"/>
    <w:rsid w:val="0034427A"/>
    <w:rsid w:val="003502DA"/>
    <w:rsid w:val="0035662C"/>
    <w:rsid w:val="003900D5"/>
    <w:rsid w:val="00392EC9"/>
    <w:rsid w:val="003A5F3C"/>
    <w:rsid w:val="003B136E"/>
    <w:rsid w:val="003F01CC"/>
    <w:rsid w:val="00404D7F"/>
    <w:rsid w:val="00417E36"/>
    <w:rsid w:val="004540FA"/>
    <w:rsid w:val="00477D54"/>
    <w:rsid w:val="004916F5"/>
    <w:rsid w:val="0049712C"/>
    <w:rsid w:val="004A3E60"/>
    <w:rsid w:val="004A5884"/>
    <w:rsid w:val="004D3418"/>
    <w:rsid w:val="004E798C"/>
    <w:rsid w:val="004F7F38"/>
    <w:rsid w:val="00505884"/>
    <w:rsid w:val="005130DB"/>
    <w:rsid w:val="00514346"/>
    <w:rsid w:val="005143E1"/>
    <w:rsid w:val="00525578"/>
    <w:rsid w:val="005319D2"/>
    <w:rsid w:val="00535330"/>
    <w:rsid w:val="00570D39"/>
    <w:rsid w:val="005758E3"/>
    <w:rsid w:val="00582046"/>
    <w:rsid w:val="005C2BC3"/>
    <w:rsid w:val="005C5071"/>
    <w:rsid w:val="005C61D4"/>
    <w:rsid w:val="005D3FB1"/>
    <w:rsid w:val="005D4327"/>
    <w:rsid w:val="005E6B9C"/>
    <w:rsid w:val="005F071A"/>
    <w:rsid w:val="0060139A"/>
    <w:rsid w:val="006124E8"/>
    <w:rsid w:val="0061396A"/>
    <w:rsid w:val="00614D3D"/>
    <w:rsid w:val="006237BF"/>
    <w:rsid w:val="00626233"/>
    <w:rsid w:val="006373D6"/>
    <w:rsid w:val="00637E91"/>
    <w:rsid w:val="00664BB2"/>
    <w:rsid w:val="006678E5"/>
    <w:rsid w:val="00672378"/>
    <w:rsid w:val="006766B8"/>
    <w:rsid w:val="00677F92"/>
    <w:rsid w:val="006849F1"/>
    <w:rsid w:val="00692ED1"/>
    <w:rsid w:val="00696F8B"/>
    <w:rsid w:val="006B27CB"/>
    <w:rsid w:val="006B32C1"/>
    <w:rsid w:val="006D6076"/>
    <w:rsid w:val="006F2865"/>
    <w:rsid w:val="006F757D"/>
    <w:rsid w:val="00732037"/>
    <w:rsid w:val="00737720"/>
    <w:rsid w:val="0074063E"/>
    <w:rsid w:val="00786396"/>
    <w:rsid w:val="00797ED9"/>
    <w:rsid w:val="007A661E"/>
    <w:rsid w:val="007B5DC6"/>
    <w:rsid w:val="007C03E5"/>
    <w:rsid w:val="007F0178"/>
    <w:rsid w:val="00824915"/>
    <w:rsid w:val="008429BB"/>
    <w:rsid w:val="00860200"/>
    <w:rsid w:val="008C0A2B"/>
    <w:rsid w:val="008C23D8"/>
    <w:rsid w:val="008C32D6"/>
    <w:rsid w:val="008C48C7"/>
    <w:rsid w:val="008D3DCA"/>
    <w:rsid w:val="008D54CC"/>
    <w:rsid w:val="008F6F5C"/>
    <w:rsid w:val="00904751"/>
    <w:rsid w:val="0090691C"/>
    <w:rsid w:val="00934B77"/>
    <w:rsid w:val="00980A13"/>
    <w:rsid w:val="00997143"/>
    <w:rsid w:val="009A02D3"/>
    <w:rsid w:val="009B53FA"/>
    <w:rsid w:val="009C6467"/>
    <w:rsid w:val="009D3856"/>
    <w:rsid w:val="009F249A"/>
    <w:rsid w:val="009F27B1"/>
    <w:rsid w:val="00A05702"/>
    <w:rsid w:val="00A156C2"/>
    <w:rsid w:val="00A64CBD"/>
    <w:rsid w:val="00A74721"/>
    <w:rsid w:val="00A81C60"/>
    <w:rsid w:val="00A83162"/>
    <w:rsid w:val="00A95690"/>
    <w:rsid w:val="00AA697F"/>
    <w:rsid w:val="00AE0F5C"/>
    <w:rsid w:val="00AE28E9"/>
    <w:rsid w:val="00AE5C9F"/>
    <w:rsid w:val="00AF1E8B"/>
    <w:rsid w:val="00AF26F2"/>
    <w:rsid w:val="00B06A75"/>
    <w:rsid w:val="00B1589A"/>
    <w:rsid w:val="00B3303A"/>
    <w:rsid w:val="00B41515"/>
    <w:rsid w:val="00B61FDB"/>
    <w:rsid w:val="00B62E52"/>
    <w:rsid w:val="00B734E1"/>
    <w:rsid w:val="00B9381D"/>
    <w:rsid w:val="00B93D43"/>
    <w:rsid w:val="00BA7E00"/>
    <w:rsid w:val="00BB5E41"/>
    <w:rsid w:val="00BD05F7"/>
    <w:rsid w:val="00C168F1"/>
    <w:rsid w:val="00C17DE2"/>
    <w:rsid w:val="00C71BD8"/>
    <w:rsid w:val="00C743F9"/>
    <w:rsid w:val="00C922B7"/>
    <w:rsid w:val="00C951B8"/>
    <w:rsid w:val="00CA25B7"/>
    <w:rsid w:val="00CC00EE"/>
    <w:rsid w:val="00CC19A1"/>
    <w:rsid w:val="00CC35BA"/>
    <w:rsid w:val="00CC6206"/>
    <w:rsid w:val="00CC623B"/>
    <w:rsid w:val="00CE78DF"/>
    <w:rsid w:val="00D03550"/>
    <w:rsid w:val="00D03BAA"/>
    <w:rsid w:val="00D11B9D"/>
    <w:rsid w:val="00D36FFD"/>
    <w:rsid w:val="00D615A9"/>
    <w:rsid w:val="00D709C1"/>
    <w:rsid w:val="00DC6A57"/>
    <w:rsid w:val="00DD08BA"/>
    <w:rsid w:val="00DD11B2"/>
    <w:rsid w:val="00DD4BB1"/>
    <w:rsid w:val="00E135BE"/>
    <w:rsid w:val="00E43444"/>
    <w:rsid w:val="00E5011E"/>
    <w:rsid w:val="00E527DD"/>
    <w:rsid w:val="00E7633D"/>
    <w:rsid w:val="00E817A0"/>
    <w:rsid w:val="00EA17C2"/>
    <w:rsid w:val="00EB3D8B"/>
    <w:rsid w:val="00EB63B0"/>
    <w:rsid w:val="00EC56DA"/>
    <w:rsid w:val="00EE2B19"/>
    <w:rsid w:val="00EF4CEF"/>
    <w:rsid w:val="00F05A7B"/>
    <w:rsid w:val="00F22459"/>
    <w:rsid w:val="00F325DF"/>
    <w:rsid w:val="00F33291"/>
    <w:rsid w:val="00F743AE"/>
    <w:rsid w:val="00FA30D1"/>
    <w:rsid w:val="00FB0E27"/>
    <w:rsid w:val="00FD7A5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D026AC8"/>
  <w15:chartTrackingRefBased/>
  <w15:docId w15:val="{97ABB147-E118-4EA1-A3E7-ABD8E2C54B3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72"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951B8"/>
    <w:pPr>
      <w:spacing w:after="0" w:line="240" w:lineRule="auto"/>
    </w:pPr>
    <w:rPr>
      <w:rFonts w:ascii="Times New Roman" w:eastAsia="Times New Roman" w:hAnsi="Times New Roman" w:cs="Times New Roman"/>
      <w:sz w:val="24"/>
      <w:szCs w:val="24"/>
      <w:lang w:val="sv-SE" w:eastAsia="sv-SE"/>
    </w:rPr>
  </w:style>
  <w:style w:type="paragraph" w:styleId="Heading1">
    <w:name w:val="heading 1"/>
    <w:basedOn w:val="Normal"/>
    <w:next w:val="Normal"/>
    <w:link w:val="Heading1Char"/>
    <w:qFormat/>
    <w:rsid w:val="00E527DD"/>
    <w:pPr>
      <w:keepNext/>
      <w:numPr>
        <w:numId w:val="1"/>
      </w:numPr>
      <w:spacing w:before="240" w:after="240"/>
      <w:outlineLvl w:val="0"/>
    </w:pPr>
    <w:rPr>
      <w:rFonts w:ascii="Arial" w:hAnsi="Arial" w:cs="Arial"/>
      <w:b/>
      <w:bCs/>
      <w:kern w:val="32"/>
      <w:sz w:val="40"/>
      <w:szCs w:val="32"/>
      <w:lang w:val="en-GB"/>
    </w:rPr>
  </w:style>
  <w:style w:type="paragraph" w:styleId="Heading2">
    <w:name w:val="heading 2"/>
    <w:basedOn w:val="Heading1"/>
    <w:next w:val="Normal"/>
    <w:link w:val="Heading2Char"/>
    <w:qFormat/>
    <w:rsid w:val="00E527DD"/>
    <w:pPr>
      <w:numPr>
        <w:ilvl w:val="1"/>
      </w:numPr>
      <w:spacing w:after="0" w:line="360" w:lineRule="auto"/>
      <w:outlineLvl w:val="1"/>
    </w:pPr>
    <w:rPr>
      <w:rFonts w:ascii="Calibri" w:eastAsia="SimSun" w:hAnsi="Calibri" w:cs="Times New Roman"/>
      <w:bCs w:val="0"/>
      <w:noProof/>
      <w:kern w:val="0"/>
      <w:sz w:val="32"/>
      <w:szCs w:val="22"/>
      <w:lang w:val="en-US" w:eastAsia="en-US"/>
    </w:rPr>
  </w:style>
  <w:style w:type="paragraph" w:styleId="Heading3">
    <w:name w:val="heading 3"/>
    <w:basedOn w:val="Heading2"/>
    <w:next w:val="Thesistext"/>
    <w:link w:val="Heading3Char"/>
    <w:qFormat/>
    <w:rsid w:val="00E527DD"/>
    <w:pPr>
      <w:numPr>
        <w:ilvl w:val="2"/>
      </w:numPr>
      <w:spacing w:after="60"/>
      <w:outlineLvl w:val="2"/>
    </w:pPr>
    <w:rPr>
      <w:rFonts w:ascii="Arial" w:hAnsi="Arial" w:cs="Arial"/>
      <w:b w:val="0"/>
      <w:bCs/>
      <w:sz w:val="26"/>
      <w:szCs w:val="26"/>
    </w:rPr>
  </w:style>
  <w:style w:type="paragraph" w:styleId="Heading4">
    <w:name w:val="heading 4"/>
    <w:basedOn w:val="Normal"/>
    <w:next w:val="Normal"/>
    <w:link w:val="Heading4Char"/>
    <w:qFormat/>
    <w:rsid w:val="00E527DD"/>
    <w:pPr>
      <w:keepNext/>
      <w:numPr>
        <w:ilvl w:val="3"/>
        <w:numId w:val="1"/>
      </w:numPr>
      <w:spacing w:before="240" w:after="60"/>
      <w:outlineLvl w:val="3"/>
    </w:pPr>
    <w:rPr>
      <w:b/>
      <w:bCs/>
      <w:sz w:val="28"/>
      <w:szCs w:val="28"/>
    </w:rPr>
  </w:style>
  <w:style w:type="paragraph" w:styleId="Heading5">
    <w:name w:val="heading 5"/>
    <w:basedOn w:val="Normal"/>
    <w:next w:val="Normal"/>
    <w:link w:val="Heading5Char"/>
    <w:rsid w:val="00E527DD"/>
    <w:pPr>
      <w:numPr>
        <w:ilvl w:val="4"/>
        <w:numId w:val="1"/>
      </w:numPr>
      <w:spacing w:before="240" w:after="60"/>
      <w:outlineLvl w:val="4"/>
    </w:pPr>
    <w:rPr>
      <w:b/>
      <w:bCs/>
      <w:i/>
      <w:iCs/>
      <w:sz w:val="26"/>
      <w:szCs w:val="26"/>
    </w:rPr>
  </w:style>
  <w:style w:type="paragraph" w:styleId="Heading6">
    <w:name w:val="heading 6"/>
    <w:basedOn w:val="Normal"/>
    <w:next w:val="Normal"/>
    <w:link w:val="Heading6Char"/>
    <w:rsid w:val="00E527DD"/>
    <w:pPr>
      <w:numPr>
        <w:ilvl w:val="5"/>
        <w:numId w:val="1"/>
      </w:numPr>
      <w:spacing w:before="240" w:after="60"/>
      <w:outlineLvl w:val="5"/>
    </w:pPr>
    <w:rPr>
      <w:b/>
      <w:bCs/>
      <w:sz w:val="22"/>
      <w:szCs w:val="22"/>
    </w:rPr>
  </w:style>
  <w:style w:type="paragraph" w:styleId="Heading7">
    <w:name w:val="heading 7"/>
    <w:basedOn w:val="Normal"/>
    <w:next w:val="Normal"/>
    <w:link w:val="Heading7Char"/>
    <w:rsid w:val="00E527DD"/>
    <w:pPr>
      <w:numPr>
        <w:ilvl w:val="6"/>
        <w:numId w:val="1"/>
      </w:numPr>
      <w:spacing w:before="240" w:after="60"/>
      <w:outlineLvl w:val="6"/>
    </w:pPr>
  </w:style>
  <w:style w:type="paragraph" w:styleId="Heading8">
    <w:name w:val="heading 8"/>
    <w:basedOn w:val="Normal"/>
    <w:next w:val="Normal"/>
    <w:link w:val="Heading8Char"/>
    <w:rsid w:val="00E527DD"/>
    <w:pPr>
      <w:numPr>
        <w:ilvl w:val="7"/>
        <w:numId w:val="1"/>
      </w:numPr>
      <w:spacing w:before="240" w:after="60"/>
      <w:outlineLvl w:val="7"/>
    </w:pPr>
    <w:rPr>
      <w:i/>
      <w:iCs/>
    </w:rPr>
  </w:style>
  <w:style w:type="paragraph" w:styleId="Heading9">
    <w:name w:val="heading 9"/>
    <w:basedOn w:val="Normal"/>
    <w:next w:val="Normal"/>
    <w:link w:val="Heading9Char"/>
    <w:rsid w:val="00E527DD"/>
    <w:pPr>
      <w:numPr>
        <w:ilvl w:val="8"/>
        <w:numId w:val="1"/>
      </w:num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rsid w:val="00E527DD"/>
    <w:rPr>
      <w:rFonts w:ascii="Arial" w:eastAsia="Times New Roman" w:hAnsi="Arial" w:cs="Arial"/>
      <w:b/>
      <w:bCs/>
      <w:kern w:val="32"/>
      <w:sz w:val="40"/>
      <w:szCs w:val="32"/>
      <w:lang w:val="en-GB" w:eastAsia="sv-SE"/>
    </w:rPr>
  </w:style>
  <w:style w:type="character" w:customStyle="1" w:styleId="Heading2Char">
    <w:name w:val="Heading 2 Char"/>
    <w:basedOn w:val="DefaultParagraphFont"/>
    <w:link w:val="Heading2"/>
    <w:rsid w:val="00E527DD"/>
    <w:rPr>
      <w:rFonts w:ascii="Calibri" w:eastAsia="SimSun" w:hAnsi="Calibri" w:cs="Times New Roman"/>
      <w:b/>
      <w:noProof/>
      <w:sz w:val="32"/>
    </w:rPr>
  </w:style>
  <w:style w:type="character" w:customStyle="1" w:styleId="Heading3Char">
    <w:name w:val="Heading 3 Char"/>
    <w:basedOn w:val="DefaultParagraphFont"/>
    <w:link w:val="Heading3"/>
    <w:rsid w:val="00E527DD"/>
    <w:rPr>
      <w:rFonts w:ascii="Arial" w:eastAsia="SimSun" w:hAnsi="Arial" w:cs="Arial"/>
      <w:bCs/>
      <w:noProof/>
      <w:sz w:val="26"/>
      <w:szCs w:val="26"/>
    </w:rPr>
  </w:style>
  <w:style w:type="character" w:customStyle="1" w:styleId="Heading4Char">
    <w:name w:val="Heading 4 Char"/>
    <w:basedOn w:val="DefaultParagraphFont"/>
    <w:link w:val="Heading4"/>
    <w:rsid w:val="00E527DD"/>
    <w:rPr>
      <w:rFonts w:ascii="Times New Roman" w:eastAsia="Times New Roman" w:hAnsi="Times New Roman" w:cs="Times New Roman"/>
      <w:b/>
      <w:bCs/>
      <w:sz w:val="28"/>
      <w:szCs w:val="28"/>
      <w:lang w:val="sv-SE" w:eastAsia="sv-SE"/>
    </w:rPr>
  </w:style>
  <w:style w:type="character" w:customStyle="1" w:styleId="Heading5Char">
    <w:name w:val="Heading 5 Char"/>
    <w:basedOn w:val="DefaultParagraphFont"/>
    <w:link w:val="Heading5"/>
    <w:rsid w:val="00E527DD"/>
    <w:rPr>
      <w:rFonts w:ascii="Times New Roman" w:eastAsia="Times New Roman" w:hAnsi="Times New Roman" w:cs="Times New Roman"/>
      <w:b/>
      <w:bCs/>
      <w:i/>
      <w:iCs/>
      <w:sz w:val="26"/>
      <w:szCs w:val="26"/>
      <w:lang w:val="sv-SE" w:eastAsia="sv-SE"/>
    </w:rPr>
  </w:style>
  <w:style w:type="character" w:customStyle="1" w:styleId="Heading6Char">
    <w:name w:val="Heading 6 Char"/>
    <w:basedOn w:val="DefaultParagraphFont"/>
    <w:link w:val="Heading6"/>
    <w:rsid w:val="00E527DD"/>
    <w:rPr>
      <w:rFonts w:ascii="Times New Roman" w:eastAsia="Times New Roman" w:hAnsi="Times New Roman" w:cs="Times New Roman"/>
      <w:b/>
      <w:bCs/>
      <w:lang w:val="sv-SE" w:eastAsia="sv-SE"/>
    </w:rPr>
  </w:style>
  <w:style w:type="character" w:customStyle="1" w:styleId="Heading7Char">
    <w:name w:val="Heading 7 Char"/>
    <w:basedOn w:val="DefaultParagraphFont"/>
    <w:link w:val="Heading7"/>
    <w:rsid w:val="00E527DD"/>
    <w:rPr>
      <w:rFonts w:ascii="Times New Roman" w:eastAsia="Times New Roman" w:hAnsi="Times New Roman" w:cs="Times New Roman"/>
      <w:sz w:val="24"/>
      <w:szCs w:val="24"/>
      <w:lang w:val="sv-SE" w:eastAsia="sv-SE"/>
    </w:rPr>
  </w:style>
  <w:style w:type="character" w:customStyle="1" w:styleId="Heading8Char">
    <w:name w:val="Heading 8 Char"/>
    <w:basedOn w:val="DefaultParagraphFont"/>
    <w:link w:val="Heading8"/>
    <w:rsid w:val="00E527DD"/>
    <w:rPr>
      <w:rFonts w:ascii="Times New Roman" w:eastAsia="Times New Roman" w:hAnsi="Times New Roman" w:cs="Times New Roman"/>
      <w:i/>
      <w:iCs/>
      <w:sz w:val="24"/>
      <w:szCs w:val="24"/>
      <w:lang w:val="sv-SE" w:eastAsia="sv-SE"/>
    </w:rPr>
  </w:style>
  <w:style w:type="character" w:customStyle="1" w:styleId="Heading9Char">
    <w:name w:val="Heading 9 Char"/>
    <w:basedOn w:val="DefaultParagraphFont"/>
    <w:link w:val="Heading9"/>
    <w:rsid w:val="00E527DD"/>
    <w:rPr>
      <w:rFonts w:ascii="Arial" w:eastAsia="Times New Roman" w:hAnsi="Arial" w:cs="Arial"/>
      <w:lang w:val="sv-SE" w:eastAsia="sv-SE"/>
    </w:rPr>
  </w:style>
  <w:style w:type="paragraph" w:customStyle="1" w:styleId="Thesistext">
    <w:name w:val="Thesis_text"/>
    <w:basedOn w:val="Normal"/>
    <w:link w:val="ThesistextChar"/>
    <w:rsid w:val="00E135BE"/>
    <w:pPr>
      <w:spacing w:before="120" w:after="120"/>
      <w:ind w:firstLine="284"/>
      <w:jc w:val="both"/>
    </w:pPr>
    <w:rPr>
      <w:noProof/>
      <w:lang w:val="en-GB" w:eastAsia="en-US"/>
    </w:rPr>
  </w:style>
  <w:style w:type="paragraph" w:customStyle="1" w:styleId="Headingnonumber">
    <w:name w:val="Heading_no number"/>
    <w:basedOn w:val="Normal"/>
    <w:rsid w:val="003502DA"/>
    <w:pPr>
      <w:keepNext/>
      <w:spacing w:after="400"/>
      <w:outlineLvl w:val="0"/>
    </w:pPr>
    <w:rPr>
      <w:rFonts w:cs="Arial"/>
      <w:b/>
      <w:bCs/>
      <w:kern w:val="32"/>
      <w:sz w:val="40"/>
      <w:szCs w:val="40"/>
      <w:lang w:val="en-GB"/>
    </w:rPr>
  </w:style>
  <w:style w:type="paragraph" w:customStyle="1" w:styleId="Authorsname">
    <w:name w:val="Authors_name"/>
    <w:basedOn w:val="Normal"/>
    <w:rsid w:val="00E527DD"/>
    <w:pPr>
      <w:jc w:val="center"/>
    </w:pPr>
    <w:rPr>
      <w:b/>
      <w:bCs/>
      <w:color w:val="000000"/>
      <w:sz w:val="32"/>
    </w:rPr>
  </w:style>
  <w:style w:type="paragraph" w:styleId="TOC2">
    <w:name w:val="toc 2"/>
    <w:basedOn w:val="Normal"/>
    <w:next w:val="Normal"/>
    <w:uiPriority w:val="39"/>
    <w:rsid w:val="00E527DD"/>
    <w:pPr>
      <w:ind w:left="476" w:hanging="238"/>
    </w:pPr>
  </w:style>
  <w:style w:type="paragraph" w:styleId="TOC1">
    <w:name w:val="toc 1"/>
    <w:basedOn w:val="Normal"/>
    <w:next w:val="Normal"/>
    <w:uiPriority w:val="39"/>
    <w:rsid w:val="00E527DD"/>
    <w:pPr>
      <w:tabs>
        <w:tab w:val="right" w:leader="dot" w:pos="7531"/>
      </w:tabs>
      <w:spacing w:before="60"/>
    </w:pPr>
    <w:rPr>
      <w:b/>
      <w:sz w:val="28"/>
    </w:rPr>
  </w:style>
  <w:style w:type="paragraph" w:styleId="Footer">
    <w:name w:val="footer"/>
    <w:basedOn w:val="Normal"/>
    <w:link w:val="FooterChar"/>
    <w:uiPriority w:val="99"/>
    <w:rsid w:val="00E527DD"/>
    <w:pPr>
      <w:tabs>
        <w:tab w:val="center" w:pos="4536"/>
        <w:tab w:val="right" w:pos="9072"/>
      </w:tabs>
    </w:pPr>
  </w:style>
  <w:style w:type="character" w:customStyle="1" w:styleId="FooterChar">
    <w:name w:val="Footer Char"/>
    <w:basedOn w:val="DefaultParagraphFont"/>
    <w:link w:val="Footer"/>
    <w:uiPriority w:val="99"/>
    <w:rsid w:val="00E527DD"/>
    <w:rPr>
      <w:rFonts w:ascii="Times New Roman" w:eastAsia="Times New Roman" w:hAnsi="Times New Roman" w:cs="Times New Roman"/>
      <w:sz w:val="24"/>
      <w:szCs w:val="24"/>
      <w:lang w:val="sv-SE" w:eastAsia="sv-SE"/>
    </w:rPr>
  </w:style>
  <w:style w:type="character" w:styleId="PageNumber">
    <w:name w:val="page number"/>
    <w:basedOn w:val="DefaultParagraphFont"/>
    <w:semiHidden/>
    <w:rsid w:val="00E527DD"/>
  </w:style>
  <w:style w:type="paragraph" w:customStyle="1" w:styleId="StyleReferences">
    <w:name w:val="Style References"/>
    <w:basedOn w:val="Normal"/>
    <w:rsid w:val="00E527DD"/>
    <w:pPr>
      <w:autoSpaceDE w:val="0"/>
      <w:autoSpaceDN w:val="0"/>
      <w:spacing w:before="120"/>
      <w:ind w:left="426" w:hanging="426"/>
      <w:jc w:val="both"/>
    </w:pPr>
    <w:rPr>
      <w:szCs w:val="16"/>
      <w:lang w:val="en-US" w:eastAsia="en-US"/>
    </w:rPr>
  </w:style>
  <w:style w:type="paragraph" w:styleId="Title">
    <w:name w:val="Title"/>
    <w:basedOn w:val="Normal"/>
    <w:next w:val="Normal"/>
    <w:link w:val="TitleChar"/>
    <w:uiPriority w:val="10"/>
    <w:qFormat/>
    <w:rsid w:val="00E527DD"/>
    <w:pPr>
      <w:jc w:val="center"/>
    </w:pPr>
    <w:rPr>
      <w:b/>
      <w:color w:val="000000"/>
      <w:sz w:val="52"/>
      <w:szCs w:val="52"/>
      <w:lang w:val="en-GB"/>
    </w:rPr>
  </w:style>
  <w:style w:type="character" w:customStyle="1" w:styleId="TitleChar">
    <w:name w:val="Title Char"/>
    <w:basedOn w:val="DefaultParagraphFont"/>
    <w:link w:val="Title"/>
    <w:uiPriority w:val="10"/>
    <w:rsid w:val="00E527DD"/>
    <w:rPr>
      <w:rFonts w:ascii="Times New Roman" w:eastAsia="Times New Roman" w:hAnsi="Times New Roman" w:cs="Times New Roman"/>
      <w:b/>
      <w:color w:val="000000"/>
      <w:sz w:val="52"/>
      <w:szCs w:val="52"/>
      <w:lang w:val="en-GB" w:eastAsia="sv-SE"/>
    </w:rPr>
  </w:style>
  <w:style w:type="paragraph" w:customStyle="1" w:styleId="FrontPageStyle1">
    <w:name w:val="FrontPage_Style1"/>
    <w:basedOn w:val="Normal"/>
    <w:link w:val="FrontPageStyle1Char"/>
    <w:qFormat/>
    <w:rsid w:val="00E527DD"/>
    <w:pPr>
      <w:jc w:val="center"/>
    </w:pPr>
    <w:rPr>
      <w:rFonts w:eastAsia="SimSun"/>
      <w:lang w:val="en-GB" w:eastAsia="zh-CN"/>
    </w:rPr>
  </w:style>
  <w:style w:type="character" w:customStyle="1" w:styleId="FrontPageStyle1Char">
    <w:name w:val="FrontPage_Style1 Char"/>
    <w:link w:val="FrontPageStyle1"/>
    <w:rsid w:val="00E527DD"/>
    <w:rPr>
      <w:rFonts w:ascii="Times New Roman" w:eastAsia="SimSun" w:hAnsi="Times New Roman" w:cs="Times New Roman"/>
      <w:sz w:val="24"/>
      <w:szCs w:val="24"/>
      <w:lang w:val="en-GB" w:eastAsia="zh-CN"/>
    </w:rPr>
  </w:style>
  <w:style w:type="paragraph" w:styleId="Subtitle">
    <w:name w:val="Subtitle"/>
    <w:basedOn w:val="Normal"/>
    <w:next w:val="Normal"/>
    <w:link w:val="SubtitleChar"/>
    <w:uiPriority w:val="11"/>
    <w:qFormat/>
    <w:rsid w:val="00E527DD"/>
    <w:pPr>
      <w:numPr>
        <w:ilvl w:val="1"/>
      </w:numPr>
      <w:jc w:val="center"/>
    </w:pPr>
    <w:rPr>
      <w:rFonts w:ascii="Cambria" w:eastAsia="SimSun" w:hAnsi="Cambria"/>
      <w:bCs/>
      <w:iCs/>
      <w:color w:val="000000"/>
      <w:spacing w:val="15"/>
      <w:sz w:val="32"/>
      <w:lang w:val="en-GB"/>
    </w:rPr>
  </w:style>
  <w:style w:type="character" w:customStyle="1" w:styleId="SubtitleChar">
    <w:name w:val="Subtitle Char"/>
    <w:basedOn w:val="DefaultParagraphFont"/>
    <w:link w:val="Subtitle"/>
    <w:uiPriority w:val="11"/>
    <w:rsid w:val="00E527DD"/>
    <w:rPr>
      <w:rFonts w:ascii="Cambria" w:eastAsia="SimSun" w:hAnsi="Cambria" w:cs="Times New Roman"/>
      <w:bCs/>
      <w:iCs/>
      <w:color w:val="000000"/>
      <w:spacing w:val="15"/>
      <w:sz w:val="32"/>
      <w:szCs w:val="24"/>
      <w:lang w:val="en-GB" w:eastAsia="sv-SE"/>
    </w:rPr>
  </w:style>
  <w:style w:type="paragraph" w:customStyle="1" w:styleId="Bullets">
    <w:name w:val="Bullets"/>
    <w:basedOn w:val="Thesistext"/>
    <w:link w:val="BulletsChar"/>
    <w:qFormat/>
    <w:rsid w:val="00E527DD"/>
    <w:pPr>
      <w:numPr>
        <w:numId w:val="2"/>
      </w:numPr>
      <w:spacing w:before="0" w:after="0"/>
    </w:pPr>
  </w:style>
  <w:style w:type="character" w:customStyle="1" w:styleId="ThesistextChar">
    <w:name w:val="Thesis_text Char"/>
    <w:link w:val="Thesistext"/>
    <w:rsid w:val="00E135BE"/>
    <w:rPr>
      <w:rFonts w:ascii="Times New Roman" w:eastAsia="Times New Roman" w:hAnsi="Times New Roman" w:cs="Times New Roman"/>
      <w:noProof/>
      <w:sz w:val="24"/>
      <w:szCs w:val="24"/>
      <w:lang w:val="en-GB"/>
    </w:rPr>
  </w:style>
  <w:style w:type="character" w:customStyle="1" w:styleId="BulletsChar">
    <w:name w:val="Bullets Char"/>
    <w:basedOn w:val="ThesistextChar"/>
    <w:link w:val="Bullets"/>
    <w:rsid w:val="00E527DD"/>
    <w:rPr>
      <w:rFonts w:ascii="Times New Roman" w:eastAsia="Times New Roman" w:hAnsi="Times New Roman" w:cs="Times New Roman"/>
      <w:noProof/>
      <w:sz w:val="24"/>
      <w:szCs w:val="24"/>
      <w:lang w:val="en-GB" w:eastAsia="sv-SE"/>
    </w:rPr>
  </w:style>
  <w:style w:type="character" w:styleId="Emphasis">
    <w:name w:val="Emphasis"/>
    <w:uiPriority w:val="20"/>
    <w:qFormat/>
    <w:rsid w:val="00E527DD"/>
    <w:rPr>
      <w:i/>
      <w:iCs/>
    </w:rPr>
  </w:style>
  <w:style w:type="paragraph" w:styleId="TableofFigures">
    <w:name w:val="table of figures"/>
    <w:basedOn w:val="Normal"/>
    <w:next w:val="Normal"/>
    <w:uiPriority w:val="99"/>
    <w:unhideWhenUsed/>
    <w:rsid w:val="00E527DD"/>
  </w:style>
  <w:style w:type="character" w:styleId="Hyperlink">
    <w:name w:val="Hyperlink"/>
    <w:uiPriority w:val="99"/>
    <w:unhideWhenUsed/>
    <w:rsid w:val="00E527DD"/>
    <w:rPr>
      <w:color w:val="0000FF"/>
      <w:u w:val="single"/>
    </w:rPr>
  </w:style>
  <w:style w:type="paragraph" w:styleId="NormalWeb">
    <w:name w:val="Normal (Web)"/>
    <w:basedOn w:val="Normal"/>
    <w:uiPriority w:val="99"/>
    <w:unhideWhenUsed/>
    <w:rsid w:val="00E527DD"/>
    <w:pPr>
      <w:spacing w:before="100" w:beforeAutospacing="1" w:after="100" w:afterAutospacing="1"/>
    </w:pPr>
    <w:rPr>
      <w:lang w:val="en-US" w:eastAsia="en-US"/>
    </w:rPr>
  </w:style>
  <w:style w:type="paragraph" w:styleId="ListParagraph">
    <w:name w:val="List Paragraph"/>
    <w:basedOn w:val="Normal"/>
    <w:uiPriority w:val="72"/>
    <w:rsid w:val="00E527DD"/>
    <w:pPr>
      <w:ind w:left="720"/>
      <w:contextualSpacing/>
    </w:pPr>
  </w:style>
  <w:style w:type="paragraph" w:customStyle="1" w:styleId="p">
    <w:name w:val="p"/>
    <w:basedOn w:val="Normal"/>
    <w:rsid w:val="00E527DD"/>
    <w:pPr>
      <w:spacing w:before="100" w:beforeAutospacing="1" w:after="100" w:afterAutospacing="1"/>
    </w:pPr>
    <w:rPr>
      <w:lang w:val="en-US" w:eastAsia="en-US"/>
    </w:rPr>
  </w:style>
  <w:style w:type="paragraph" w:styleId="Header">
    <w:name w:val="header"/>
    <w:basedOn w:val="Normal"/>
    <w:link w:val="HeaderChar"/>
    <w:uiPriority w:val="99"/>
    <w:unhideWhenUsed/>
    <w:rsid w:val="00FA30D1"/>
    <w:pPr>
      <w:tabs>
        <w:tab w:val="center" w:pos="4513"/>
        <w:tab w:val="right" w:pos="9026"/>
      </w:tabs>
    </w:pPr>
  </w:style>
  <w:style w:type="character" w:customStyle="1" w:styleId="HeaderChar">
    <w:name w:val="Header Char"/>
    <w:basedOn w:val="DefaultParagraphFont"/>
    <w:link w:val="Header"/>
    <w:uiPriority w:val="99"/>
    <w:rsid w:val="00FA30D1"/>
    <w:rPr>
      <w:rFonts w:ascii="Times New Roman" w:eastAsia="Times New Roman" w:hAnsi="Times New Roman" w:cs="Times New Roman"/>
      <w:sz w:val="24"/>
      <w:szCs w:val="24"/>
      <w:lang w:val="sv-SE" w:eastAsia="sv-SE"/>
    </w:rPr>
  </w:style>
  <w:style w:type="paragraph" w:styleId="Caption">
    <w:name w:val="caption"/>
    <w:basedOn w:val="Normal"/>
    <w:next w:val="Normal"/>
    <w:uiPriority w:val="35"/>
    <w:unhideWhenUsed/>
    <w:qFormat/>
    <w:rsid w:val="00DD11B2"/>
    <w:pPr>
      <w:spacing w:after="200"/>
    </w:pPr>
    <w:rPr>
      <w:i/>
      <w:iCs/>
      <w:color w:val="44546A" w:themeColor="text2"/>
      <w:sz w:val="18"/>
      <w:szCs w:val="18"/>
    </w:rPr>
  </w:style>
  <w:style w:type="paragraph" w:styleId="Bibliography">
    <w:name w:val="Bibliography"/>
    <w:basedOn w:val="Normal"/>
    <w:next w:val="Normal"/>
    <w:uiPriority w:val="37"/>
    <w:unhideWhenUsed/>
    <w:rsid w:val="004A3E60"/>
    <w:pPr>
      <w:tabs>
        <w:tab w:val="left" w:pos="504"/>
      </w:tabs>
      <w:ind w:left="504" w:hanging="50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C:\Users\lokesh\Downloads\Template%20_Milestone%203_ht21%20(3)%20(1).docx" TargetMode="External"/><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3.png"/><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8.png"/><Relationship Id="rId20"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footer" Target="footer1.xml"/><Relationship Id="rId10" Type="http://schemas.openxmlformats.org/officeDocument/2006/relationships/image" Target="media/image2.png"/><Relationship Id="rId19" Type="http://schemas.openxmlformats.org/officeDocument/2006/relationships/image" Target="media/image11.png"/><Relationship Id="rId4" Type="http://schemas.openxmlformats.org/officeDocument/2006/relationships/settings" Target="settings.xml"/><Relationship Id="rId9" Type="http://schemas.openxmlformats.org/officeDocument/2006/relationships/image" Target="media/image1.jpeg"/><Relationship Id="rId14" Type="http://schemas.openxmlformats.org/officeDocument/2006/relationships/image" Target="media/image6.png"/><Relationship Id="rId22" Type="http://schemas.openxmlformats.org/officeDocument/2006/relationships/image" Target="media/image14.png"/></Relationships>
</file>

<file path=word/_rels/footer2.xml.rels><?xml version="1.0" encoding="UTF-8" standalone="yes"?>
<Relationships xmlns="http://schemas.openxmlformats.org/package/2006/relationships"><Relationship Id="rId3" Type="http://schemas.openxmlformats.org/officeDocument/2006/relationships/image" Target="media/image17.png"/><Relationship Id="rId2" Type="http://schemas.openxmlformats.org/officeDocument/2006/relationships/image" Target="media/image16.png"/><Relationship Id="rId1"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5B4A919-C94D-4003-8E63-987C259F7BF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TotalTime>
  <Pages>18</Pages>
  <Words>5916</Words>
  <Characters>33727</Characters>
  <Application>Microsoft Office Word</Application>
  <DocSecurity>0</DocSecurity>
  <Lines>281</Lines>
  <Paragraphs>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5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SHMI CHAKRADHARA</dc:creator>
  <cp:keywords/>
  <dc:description/>
  <cp:lastModifiedBy>RESHMI CHAKRADHARA</cp:lastModifiedBy>
  <cp:revision>4</cp:revision>
  <cp:lastPrinted>2021-11-07T20:23:00Z</cp:lastPrinted>
  <dcterms:created xsi:type="dcterms:W3CDTF">2021-11-07T20:22:00Z</dcterms:created>
  <dcterms:modified xsi:type="dcterms:W3CDTF">2021-11-07T20: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7fea2623-af8f-4fb8-b1cf-b63cc8e496aa_Enabled">
    <vt:lpwstr>true</vt:lpwstr>
  </property>
  <property fmtid="{D5CDD505-2E9C-101B-9397-08002B2CF9AE}" pid="3" name="MSIP_Label_7fea2623-af8f-4fb8-b1cf-b63cc8e496aa_SetDate">
    <vt:lpwstr>2021-10-22T07:23:12Z</vt:lpwstr>
  </property>
  <property fmtid="{D5CDD505-2E9C-101B-9397-08002B2CF9AE}" pid="4" name="MSIP_Label_7fea2623-af8f-4fb8-b1cf-b63cc8e496aa_Method">
    <vt:lpwstr>Standard</vt:lpwstr>
  </property>
  <property fmtid="{D5CDD505-2E9C-101B-9397-08002B2CF9AE}" pid="5" name="MSIP_Label_7fea2623-af8f-4fb8-b1cf-b63cc8e496aa_Name">
    <vt:lpwstr>Internal</vt:lpwstr>
  </property>
  <property fmtid="{D5CDD505-2E9C-101B-9397-08002B2CF9AE}" pid="6" name="MSIP_Label_7fea2623-af8f-4fb8-b1cf-b63cc8e496aa_SiteId">
    <vt:lpwstr>81fa766e-a349-4867-8bf4-ab35e250a08f</vt:lpwstr>
  </property>
  <property fmtid="{D5CDD505-2E9C-101B-9397-08002B2CF9AE}" pid="7" name="MSIP_Label_7fea2623-af8f-4fb8-b1cf-b63cc8e496aa_ActionId">
    <vt:lpwstr>2d3959f1-2d88-4311-9a0e-c251d1bc50e4</vt:lpwstr>
  </property>
  <property fmtid="{D5CDD505-2E9C-101B-9397-08002B2CF9AE}" pid="8" name="MSIP_Label_7fea2623-af8f-4fb8-b1cf-b63cc8e496aa_ContentBits">
    <vt:lpwstr>0</vt:lpwstr>
  </property>
  <property fmtid="{D5CDD505-2E9C-101B-9397-08002B2CF9AE}" pid="9" name="ZOTERO_PREF_1">
    <vt:lpwstr>&lt;data data-version="3" zotero-version="5.0.96.3"&gt;&lt;session id="bEDikczH"/&gt;&lt;style id="http://www.zotero.org/styles/ieee" locale="en-US" hasBibliography="1" bibliographyStyleHasBeenSet="1"/&gt;&lt;prefs&gt;&lt;pref name="fieldType" value="Field"/&gt;&lt;/prefs&gt;&lt;/data&gt;</vt:lpwstr>
  </property>
</Properties>
</file>